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0EC28D1E" w14:textId="55267F42" w:rsidR="007370B2" w:rsidRPr="007370B2"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4275420" w:history="1">
            <w:r w:rsidR="007370B2" w:rsidRPr="007370B2">
              <w:rPr>
                <w:rStyle w:val="ac"/>
                <w:rFonts w:eastAsia="Calibri"/>
                <w:i w:val="0"/>
                <w:iCs w:val="0"/>
                <w:noProof/>
              </w:rPr>
              <w:t>Abstract</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w:t>
            </w:r>
            <w:r w:rsidR="007370B2" w:rsidRPr="007370B2">
              <w:rPr>
                <w:i w:val="0"/>
                <w:iCs w:val="0"/>
                <w:noProof/>
                <w:webHidden/>
              </w:rPr>
              <w:fldChar w:fldCharType="end"/>
            </w:r>
          </w:hyperlink>
        </w:p>
        <w:p w14:paraId="58AC75B7" w14:textId="0EEBF84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21" w:history="1">
            <w:r w:rsidR="007370B2" w:rsidRPr="007370B2">
              <w:rPr>
                <w:rStyle w:val="ac"/>
                <w:rFonts w:eastAsia="Calibri"/>
                <w:i w:val="0"/>
                <w:iCs w:val="0"/>
                <w:noProof/>
              </w:rPr>
              <w:t>Introduct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1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2</w:t>
            </w:r>
            <w:r w:rsidR="007370B2" w:rsidRPr="007370B2">
              <w:rPr>
                <w:i w:val="0"/>
                <w:iCs w:val="0"/>
                <w:noProof/>
                <w:webHidden/>
              </w:rPr>
              <w:fldChar w:fldCharType="end"/>
            </w:r>
          </w:hyperlink>
        </w:p>
        <w:p w14:paraId="6B2CC1B3" w14:textId="035ED8AA"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22" w:history="1">
            <w:r w:rsidR="007370B2" w:rsidRPr="007370B2">
              <w:rPr>
                <w:rStyle w:val="ac"/>
                <w:rFonts w:eastAsia="Calibri"/>
                <w:i w:val="0"/>
                <w:iCs w:val="0"/>
                <w:noProof/>
              </w:rPr>
              <w:t>Method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2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3</w:t>
            </w:r>
            <w:r w:rsidR="007370B2" w:rsidRPr="007370B2">
              <w:rPr>
                <w:i w:val="0"/>
                <w:iCs w:val="0"/>
                <w:noProof/>
                <w:webHidden/>
              </w:rPr>
              <w:fldChar w:fldCharType="end"/>
            </w:r>
          </w:hyperlink>
        </w:p>
        <w:p w14:paraId="2F0FD029" w14:textId="6D7E147A"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3" w:history="1">
            <w:r w:rsidR="007370B2" w:rsidRPr="007370B2">
              <w:rPr>
                <w:rStyle w:val="ac"/>
                <w:rFonts w:ascii="Times New Roman" w:hAnsi="Times New Roman"/>
                <w:noProof/>
              </w:rPr>
              <w:t>Ethics information</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3 \h </w:instrText>
            </w:r>
            <w:r w:rsidR="007370B2" w:rsidRPr="007370B2">
              <w:rPr>
                <w:noProof/>
                <w:webHidden/>
              </w:rPr>
            </w:r>
            <w:r w:rsidR="007370B2" w:rsidRPr="007370B2">
              <w:rPr>
                <w:noProof/>
                <w:webHidden/>
              </w:rPr>
              <w:fldChar w:fldCharType="separate"/>
            </w:r>
            <w:r w:rsidR="007370B2" w:rsidRPr="007370B2">
              <w:rPr>
                <w:noProof/>
                <w:webHidden/>
              </w:rPr>
              <w:t>3</w:t>
            </w:r>
            <w:r w:rsidR="007370B2" w:rsidRPr="007370B2">
              <w:rPr>
                <w:noProof/>
                <w:webHidden/>
              </w:rPr>
              <w:fldChar w:fldCharType="end"/>
            </w:r>
          </w:hyperlink>
        </w:p>
        <w:p w14:paraId="0CB19089" w14:textId="6255E960"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4" w:history="1">
            <w:r w:rsidR="007370B2" w:rsidRPr="007370B2">
              <w:rPr>
                <w:rStyle w:val="ac"/>
                <w:rFonts w:ascii="Times New Roman" w:hAnsi="Times New Roman"/>
                <w:noProof/>
              </w:rPr>
              <w:t>Datasets</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4 \h </w:instrText>
            </w:r>
            <w:r w:rsidR="007370B2" w:rsidRPr="007370B2">
              <w:rPr>
                <w:noProof/>
                <w:webHidden/>
              </w:rPr>
            </w:r>
            <w:r w:rsidR="007370B2" w:rsidRPr="007370B2">
              <w:rPr>
                <w:noProof/>
                <w:webHidden/>
              </w:rPr>
              <w:fldChar w:fldCharType="separate"/>
            </w:r>
            <w:r w:rsidR="007370B2" w:rsidRPr="007370B2">
              <w:rPr>
                <w:noProof/>
                <w:webHidden/>
              </w:rPr>
              <w:t>3</w:t>
            </w:r>
            <w:r w:rsidR="007370B2" w:rsidRPr="007370B2">
              <w:rPr>
                <w:noProof/>
                <w:webHidden/>
              </w:rPr>
              <w:fldChar w:fldCharType="end"/>
            </w:r>
          </w:hyperlink>
        </w:p>
        <w:p w14:paraId="130290DE" w14:textId="26C5C631"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5" w:history="1">
            <w:r w:rsidR="007370B2" w:rsidRPr="007370B2">
              <w:rPr>
                <w:rStyle w:val="ac"/>
                <w:rFonts w:ascii="Times New Roman" w:hAnsi="Times New Roman"/>
                <w:noProof/>
              </w:rPr>
              <w:t>Simulated data</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5 \h </w:instrText>
            </w:r>
            <w:r w:rsidR="007370B2" w:rsidRPr="007370B2">
              <w:rPr>
                <w:noProof/>
                <w:webHidden/>
              </w:rPr>
            </w:r>
            <w:r w:rsidR="007370B2" w:rsidRPr="007370B2">
              <w:rPr>
                <w:noProof/>
                <w:webHidden/>
              </w:rPr>
              <w:fldChar w:fldCharType="separate"/>
            </w:r>
            <w:r w:rsidR="007370B2" w:rsidRPr="007370B2">
              <w:rPr>
                <w:noProof/>
                <w:webHidden/>
              </w:rPr>
              <w:t>9</w:t>
            </w:r>
            <w:r w:rsidR="007370B2" w:rsidRPr="007370B2">
              <w:rPr>
                <w:noProof/>
                <w:webHidden/>
              </w:rPr>
              <w:fldChar w:fldCharType="end"/>
            </w:r>
          </w:hyperlink>
        </w:p>
        <w:p w14:paraId="647C57DB" w14:textId="695477D7"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26" w:history="1">
            <w:r w:rsidR="007370B2" w:rsidRPr="007370B2">
              <w:rPr>
                <w:rStyle w:val="ac"/>
                <w:rFonts w:ascii="Times New Roman" w:hAnsi="Times New Roman"/>
                <w:noProof/>
              </w:rPr>
              <w:t>Analysis Plan</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6 \h </w:instrText>
            </w:r>
            <w:r w:rsidR="007370B2" w:rsidRPr="007370B2">
              <w:rPr>
                <w:noProof/>
                <w:webHidden/>
              </w:rPr>
            </w:r>
            <w:r w:rsidR="007370B2" w:rsidRPr="007370B2">
              <w:rPr>
                <w:noProof/>
                <w:webHidden/>
              </w:rPr>
              <w:fldChar w:fldCharType="separate"/>
            </w:r>
            <w:r w:rsidR="007370B2" w:rsidRPr="007370B2">
              <w:rPr>
                <w:noProof/>
                <w:webHidden/>
              </w:rPr>
              <w:t>10</w:t>
            </w:r>
            <w:r w:rsidR="007370B2" w:rsidRPr="007370B2">
              <w:rPr>
                <w:noProof/>
                <w:webHidden/>
              </w:rPr>
              <w:fldChar w:fldCharType="end"/>
            </w:r>
          </w:hyperlink>
        </w:p>
        <w:p w14:paraId="11436A24" w14:textId="177BC44E"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7" w:history="1">
            <w:r w:rsidR="007370B2" w:rsidRPr="007370B2">
              <w:rPr>
                <w:rStyle w:val="ac"/>
                <w:rFonts w:eastAsia="Calibri"/>
                <w:noProof/>
                <w:lang w:val="en-US"/>
              </w:rPr>
              <w:t>Data pre-processing</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7 \h </w:instrText>
            </w:r>
            <w:r w:rsidR="007370B2" w:rsidRPr="007370B2">
              <w:rPr>
                <w:noProof/>
                <w:webHidden/>
              </w:rPr>
            </w:r>
            <w:r w:rsidR="007370B2" w:rsidRPr="007370B2">
              <w:rPr>
                <w:noProof/>
                <w:webHidden/>
              </w:rPr>
              <w:fldChar w:fldCharType="separate"/>
            </w:r>
            <w:r w:rsidR="007370B2" w:rsidRPr="007370B2">
              <w:rPr>
                <w:noProof/>
                <w:webHidden/>
              </w:rPr>
              <w:t>11</w:t>
            </w:r>
            <w:r w:rsidR="007370B2" w:rsidRPr="007370B2">
              <w:rPr>
                <w:noProof/>
                <w:webHidden/>
              </w:rPr>
              <w:fldChar w:fldCharType="end"/>
            </w:r>
          </w:hyperlink>
        </w:p>
        <w:p w14:paraId="624BAB09" w14:textId="0C38F324"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8" w:history="1">
            <w:r w:rsidR="007370B2" w:rsidRPr="007370B2">
              <w:rPr>
                <w:rStyle w:val="ac"/>
                <w:rFonts w:eastAsia="Calibri"/>
                <w:noProof/>
                <w:lang w:val="en-US"/>
              </w:rPr>
              <w:t>Calculating the SPE</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8 \h </w:instrText>
            </w:r>
            <w:r w:rsidR="007370B2" w:rsidRPr="007370B2">
              <w:rPr>
                <w:noProof/>
                <w:webHidden/>
              </w:rPr>
            </w:r>
            <w:r w:rsidR="007370B2" w:rsidRPr="007370B2">
              <w:rPr>
                <w:noProof/>
                <w:webHidden/>
              </w:rPr>
              <w:fldChar w:fldCharType="separate"/>
            </w:r>
            <w:r w:rsidR="007370B2" w:rsidRPr="007370B2">
              <w:rPr>
                <w:noProof/>
                <w:webHidden/>
              </w:rPr>
              <w:t>11</w:t>
            </w:r>
            <w:r w:rsidR="007370B2" w:rsidRPr="007370B2">
              <w:rPr>
                <w:noProof/>
                <w:webHidden/>
              </w:rPr>
              <w:fldChar w:fldCharType="end"/>
            </w:r>
          </w:hyperlink>
        </w:p>
        <w:p w14:paraId="0BED6ECF" w14:textId="40EAA0B2" w:rsidR="007370B2" w:rsidRPr="007370B2" w:rsidRDefault="00000000">
          <w:pPr>
            <w:pStyle w:val="TOC3"/>
            <w:tabs>
              <w:tab w:val="right" w:leader="dot" w:pos="9350"/>
            </w:tabs>
            <w:rPr>
              <w:rFonts w:eastAsiaTheme="minorEastAsia" w:cstheme="minorBidi"/>
              <w:noProof/>
              <w:kern w:val="2"/>
              <w:sz w:val="21"/>
              <w:szCs w:val="22"/>
              <w:lang w:val="en-US"/>
            </w:rPr>
          </w:pPr>
          <w:hyperlink w:anchor="_Toc134275429" w:history="1">
            <w:r w:rsidR="007370B2" w:rsidRPr="007370B2">
              <w:rPr>
                <w:rStyle w:val="ac"/>
                <w:noProof/>
                <w:lang w:val="en-US"/>
              </w:rPr>
              <w:t>Estimating the Reliability</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29 \h </w:instrText>
            </w:r>
            <w:r w:rsidR="007370B2" w:rsidRPr="007370B2">
              <w:rPr>
                <w:noProof/>
                <w:webHidden/>
              </w:rPr>
            </w:r>
            <w:r w:rsidR="007370B2" w:rsidRPr="007370B2">
              <w:rPr>
                <w:noProof/>
                <w:webHidden/>
              </w:rPr>
              <w:fldChar w:fldCharType="separate"/>
            </w:r>
            <w:r w:rsidR="007370B2" w:rsidRPr="007370B2">
              <w:rPr>
                <w:noProof/>
                <w:webHidden/>
              </w:rPr>
              <w:t>12</w:t>
            </w:r>
            <w:r w:rsidR="007370B2" w:rsidRPr="007370B2">
              <w:rPr>
                <w:noProof/>
                <w:webHidden/>
              </w:rPr>
              <w:fldChar w:fldCharType="end"/>
            </w:r>
          </w:hyperlink>
        </w:p>
        <w:p w14:paraId="2EC0BC50" w14:textId="7F8C559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0" w:history="1">
            <w:r w:rsidR="007370B2" w:rsidRPr="007370B2">
              <w:rPr>
                <w:rStyle w:val="ac"/>
                <w:rFonts w:eastAsia="Calibri"/>
                <w:i w:val="0"/>
                <w:iCs w:val="0"/>
                <w:noProof/>
              </w:rPr>
              <w:t>Data availability</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33051CFC" w14:textId="2C7E6354"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1" w:history="1">
            <w:r w:rsidR="007370B2" w:rsidRPr="007370B2">
              <w:rPr>
                <w:rStyle w:val="ac"/>
                <w:rFonts w:eastAsia="Calibri"/>
                <w:i w:val="0"/>
                <w:iCs w:val="0"/>
                <w:noProof/>
              </w:rPr>
              <w:t>Code availability</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1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6635B3CE" w14:textId="4466EA4B"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2" w:history="1">
            <w:r w:rsidR="007370B2" w:rsidRPr="007370B2">
              <w:rPr>
                <w:rStyle w:val="ac"/>
                <w:rFonts w:eastAsia="Calibri"/>
                <w:i w:val="0"/>
                <w:iCs w:val="0"/>
                <w:noProof/>
              </w:rPr>
              <w:t>Resul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2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3</w:t>
            </w:r>
            <w:r w:rsidR="007370B2" w:rsidRPr="007370B2">
              <w:rPr>
                <w:i w:val="0"/>
                <w:iCs w:val="0"/>
                <w:noProof/>
                <w:webHidden/>
              </w:rPr>
              <w:fldChar w:fldCharType="end"/>
            </w:r>
          </w:hyperlink>
        </w:p>
        <w:p w14:paraId="353FD1E2" w14:textId="59A5357C"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33" w:history="1">
            <w:r w:rsidR="007370B2" w:rsidRPr="007370B2">
              <w:rPr>
                <w:rStyle w:val="ac"/>
                <w:rFonts w:ascii="Times New Roman" w:hAnsi="Times New Roman"/>
                <w:noProof/>
                <w:lang w:val="en-US"/>
              </w:rPr>
              <w:t>Split-Half Reliability</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33 \h </w:instrText>
            </w:r>
            <w:r w:rsidR="007370B2" w:rsidRPr="007370B2">
              <w:rPr>
                <w:noProof/>
                <w:webHidden/>
              </w:rPr>
            </w:r>
            <w:r w:rsidR="007370B2" w:rsidRPr="007370B2">
              <w:rPr>
                <w:noProof/>
                <w:webHidden/>
              </w:rPr>
              <w:fldChar w:fldCharType="separate"/>
            </w:r>
            <w:r w:rsidR="007370B2" w:rsidRPr="007370B2">
              <w:rPr>
                <w:noProof/>
                <w:webHidden/>
              </w:rPr>
              <w:t>13</w:t>
            </w:r>
            <w:r w:rsidR="007370B2" w:rsidRPr="007370B2">
              <w:rPr>
                <w:noProof/>
                <w:webHidden/>
              </w:rPr>
              <w:fldChar w:fldCharType="end"/>
            </w:r>
          </w:hyperlink>
        </w:p>
        <w:p w14:paraId="6C63A217" w14:textId="35E830F2" w:rsidR="007370B2" w:rsidRPr="007370B2" w:rsidRDefault="00000000">
          <w:pPr>
            <w:pStyle w:val="TOC2"/>
            <w:tabs>
              <w:tab w:val="right" w:leader="dot" w:pos="9350"/>
            </w:tabs>
            <w:rPr>
              <w:rFonts w:eastAsiaTheme="minorEastAsia" w:cstheme="minorBidi"/>
              <w:b w:val="0"/>
              <w:bCs w:val="0"/>
              <w:noProof/>
              <w:kern w:val="2"/>
              <w:sz w:val="21"/>
              <w:lang w:val="en-US"/>
            </w:rPr>
          </w:pPr>
          <w:hyperlink w:anchor="_Toc134275434" w:history="1">
            <w:r w:rsidR="007370B2" w:rsidRPr="007370B2">
              <w:rPr>
                <w:rStyle w:val="ac"/>
                <w:rFonts w:ascii="Times New Roman" w:hAnsi="Times New Roman"/>
                <w:noProof/>
                <w:lang w:val="en-US"/>
              </w:rPr>
              <w:t>Intraclass correlation coefficient (ICC)</w:t>
            </w:r>
            <w:r w:rsidR="007370B2" w:rsidRPr="007370B2">
              <w:rPr>
                <w:noProof/>
                <w:webHidden/>
              </w:rPr>
              <w:tab/>
            </w:r>
            <w:r w:rsidR="007370B2" w:rsidRPr="007370B2">
              <w:rPr>
                <w:noProof/>
                <w:webHidden/>
              </w:rPr>
              <w:fldChar w:fldCharType="begin"/>
            </w:r>
            <w:r w:rsidR="007370B2" w:rsidRPr="007370B2">
              <w:rPr>
                <w:noProof/>
                <w:webHidden/>
              </w:rPr>
              <w:instrText xml:space="preserve"> PAGEREF _Toc134275434 \h </w:instrText>
            </w:r>
            <w:r w:rsidR="007370B2" w:rsidRPr="007370B2">
              <w:rPr>
                <w:noProof/>
                <w:webHidden/>
              </w:rPr>
            </w:r>
            <w:r w:rsidR="007370B2" w:rsidRPr="007370B2">
              <w:rPr>
                <w:noProof/>
                <w:webHidden/>
              </w:rPr>
              <w:fldChar w:fldCharType="separate"/>
            </w:r>
            <w:r w:rsidR="007370B2" w:rsidRPr="007370B2">
              <w:rPr>
                <w:noProof/>
                <w:webHidden/>
              </w:rPr>
              <w:t>14</w:t>
            </w:r>
            <w:r w:rsidR="007370B2" w:rsidRPr="007370B2">
              <w:rPr>
                <w:noProof/>
                <w:webHidden/>
              </w:rPr>
              <w:fldChar w:fldCharType="end"/>
            </w:r>
          </w:hyperlink>
        </w:p>
        <w:p w14:paraId="454E4823" w14:textId="2364015B"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5" w:history="1">
            <w:r w:rsidR="007370B2" w:rsidRPr="007370B2">
              <w:rPr>
                <w:rStyle w:val="ac"/>
                <w:rFonts w:eastAsia="Calibri"/>
                <w:i w:val="0"/>
                <w:iCs w:val="0"/>
                <w:noProof/>
              </w:rPr>
              <w:t>Discuss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5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6</w:t>
            </w:r>
            <w:r w:rsidR="007370B2" w:rsidRPr="007370B2">
              <w:rPr>
                <w:i w:val="0"/>
                <w:iCs w:val="0"/>
                <w:noProof/>
                <w:webHidden/>
              </w:rPr>
              <w:fldChar w:fldCharType="end"/>
            </w:r>
          </w:hyperlink>
        </w:p>
        <w:p w14:paraId="67324340" w14:textId="5F327BFE"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6" w:history="1">
            <w:r w:rsidR="007370B2" w:rsidRPr="007370B2">
              <w:rPr>
                <w:rStyle w:val="ac"/>
                <w:rFonts w:eastAsia="Calibri"/>
                <w:i w:val="0"/>
                <w:iCs w:val="0"/>
                <w:noProof/>
              </w:rPr>
              <w:t>Acknowledgemen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6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0E4AD49B" w14:textId="05551FC2"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7" w:history="1">
            <w:r w:rsidR="007370B2" w:rsidRPr="007370B2">
              <w:rPr>
                <w:rStyle w:val="ac"/>
                <w:rFonts w:eastAsia="Calibri"/>
                <w:i w:val="0"/>
                <w:iCs w:val="0"/>
                <w:noProof/>
              </w:rPr>
              <w:t>Author contribution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7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67CAF66E" w14:textId="482AA63F"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8" w:history="1">
            <w:r w:rsidR="007370B2" w:rsidRPr="007370B2">
              <w:rPr>
                <w:rStyle w:val="ac"/>
                <w:rFonts w:eastAsia="Calibri"/>
                <w:i w:val="0"/>
                <w:iCs w:val="0"/>
                <w:noProof/>
              </w:rPr>
              <w:t>Competing interest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8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7</w:t>
            </w:r>
            <w:r w:rsidR="007370B2" w:rsidRPr="007370B2">
              <w:rPr>
                <w:i w:val="0"/>
                <w:iCs w:val="0"/>
                <w:noProof/>
                <w:webHidden/>
              </w:rPr>
              <w:fldChar w:fldCharType="end"/>
            </w:r>
          </w:hyperlink>
        </w:p>
        <w:p w14:paraId="705CB5AC" w14:textId="36C87B10" w:rsidR="007370B2" w:rsidRP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39" w:history="1">
            <w:r w:rsidR="007370B2" w:rsidRPr="007370B2">
              <w:rPr>
                <w:rStyle w:val="ac"/>
                <w:rFonts w:eastAsia="Calibri"/>
                <w:i w:val="0"/>
                <w:iCs w:val="0"/>
                <w:noProof/>
              </w:rPr>
              <w:t>Supplementary information</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39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8</w:t>
            </w:r>
            <w:r w:rsidR="007370B2" w:rsidRPr="007370B2">
              <w:rPr>
                <w:i w:val="0"/>
                <w:iCs w:val="0"/>
                <w:noProof/>
                <w:webHidden/>
              </w:rPr>
              <w:fldChar w:fldCharType="end"/>
            </w:r>
          </w:hyperlink>
        </w:p>
        <w:p w14:paraId="2FB26DEA" w14:textId="3C30D882" w:rsidR="007370B2"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4275440" w:history="1">
            <w:r w:rsidR="007370B2" w:rsidRPr="007370B2">
              <w:rPr>
                <w:rStyle w:val="ac"/>
                <w:rFonts w:eastAsia="Calibri"/>
                <w:i w:val="0"/>
                <w:iCs w:val="0"/>
                <w:noProof/>
              </w:rPr>
              <w:t>References</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4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9</w:t>
            </w:r>
            <w:r w:rsidR="007370B2" w:rsidRPr="007370B2">
              <w:rPr>
                <w:i w:val="0"/>
                <w:iCs w:val="0"/>
                <w:noProof/>
                <w:webHidden/>
              </w:rPr>
              <w:fldChar w:fldCharType="end"/>
            </w:r>
          </w:hyperlink>
        </w:p>
        <w:p w14:paraId="38A154F9" w14:textId="6B2F692C"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275420"/>
      <w:bookmarkEnd w:id="0"/>
      <w:r w:rsidRPr="006A5A80">
        <w:rPr>
          <w:rFonts w:eastAsia="Calibri"/>
          <w:b/>
          <w:sz w:val="42"/>
          <w:szCs w:val="42"/>
        </w:rPr>
        <w:t>Abstract</w:t>
      </w:r>
      <w:bookmarkEnd w:id="1"/>
      <w:bookmarkEnd w:id="2"/>
      <w:bookmarkEnd w:id="3"/>
    </w:p>
    <w:p w14:paraId="1E11DCB4" w14:textId="59DB9CD5" w:rsidR="00D572C7" w:rsidRDefault="00A12B29" w:rsidP="00A12B29">
      <w:pPr>
        <w:ind w:firstLineChars="100" w:firstLine="240"/>
      </w:pPr>
      <w:bookmarkStart w:id="4" w:name="_zhvngomkrtk6" w:colFirst="0" w:colLast="0"/>
      <w:bookmarkEnd w:id="4"/>
      <w:r w:rsidRPr="00A12B29">
        <w:t>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using the split-half reliability and intraclass correlation coefficient (ICC). Our findings demonstrate that response time and efficiency exhibit consistently high test-retest reliability and split-half reliability across multiple datasets. The ICC results suggest that all the indices related to SPE in the SPMT are more suitable for group-level analysis rather than assessing individual</w:t>
      </w:r>
      <w:r>
        <w:t>-</w:t>
      </w:r>
      <w:r w:rsidRPr="00A12B29">
        <w:t>level variation. These findings establish a benchmark for future investigations utilizing the SPMT and underscore the limitations of accuracy-based measures, which should be considered when employing the SPMT as an assessment tool.</w:t>
      </w:r>
    </w:p>
    <w:p w14:paraId="0BB5799B" w14:textId="77777777" w:rsidR="00A12B29" w:rsidRPr="006A5A80"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275421"/>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275422"/>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4275423"/>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4275424"/>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1EA02398" w14:textId="77777777" w:rsidR="00B06EEA" w:rsidRPr="006A5A8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102BFCB4" w14:textId="65DEE0DB" w:rsidR="009B487E" w:rsidRPr="00785300" w:rsidRDefault="00785300" w:rsidP="00F70487">
      <w:pPr>
        <w:widowControl w:val="0"/>
        <w:ind w:firstLineChars="100" w:firstLine="240"/>
        <w:rPr>
          <w:rFonts w:eastAsiaTheme="minorEastAsia" w:hint="eastAsia"/>
          <w:bCs/>
          <w:lang w:val="en-US"/>
        </w:rPr>
      </w:pPr>
      <w:r w:rsidRPr="00785300">
        <w:rPr>
          <w:rFonts w:eastAsiaTheme="minorEastAsia"/>
          <w:bCs/>
          <w:lang w:val="en-US"/>
        </w:rPr>
        <w:lastRenderedPageBreak/>
        <w:t>In this study, we collected a total of 18 existing datasets derived from 11 research</w:t>
      </w:r>
      <w:r w:rsidR="00F70487">
        <w:rPr>
          <w:rFonts w:eastAsiaTheme="minorEastAsia" w:hint="eastAsia"/>
          <w:bCs/>
          <w:lang w:val="en-US"/>
        </w:rPr>
        <w:t xml:space="preserve"> </w:t>
      </w:r>
      <w:r w:rsidRPr="00785300">
        <w:rPr>
          <w:rFonts w:eastAsiaTheme="minorEastAsia"/>
          <w:bCs/>
          <w:lang w:val="en-US"/>
        </w:rPr>
        <w:t>articles, and one from our laboratory</w:t>
      </w:r>
      <w:r w:rsidRPr="00785300">
        <w:rPr>
          <w:rFonts w:eastAsiaTheme="minorEastAsia"/>
          <w:bCs/>
          <w:lang w:val="en-US"/>
        </w:rPr>
        <w:t xml:space="preserve"> </w:t>
      </w:r>
      <w:r w:rsidR="00442131" w:rsidRPr="00785300">
        <w:rPr>
          <w:rFonts w:eastAsiaTheme="minorEastAsia"/>
          <w:bCs/>
          <w:lang w:val="en-US"/>
        </w:rPr>
        <w:fldChar w:fldCharType="begin"/>
      </w:r>
      <w:r w:rsidR="00F70487">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442131" w:rsidRPr="00785300">
        <w:rPr>
          <w:rFonts w:eastAsiaTheme="minorEastAsia"/>
          <w:bCs/>
          <w:lang w:val="en-US"/>
        </w:rPr>
        <w:fldChar w:fldCharType="separate"/>
      </w:r>
      <w:r w:rsidR="00F70487">
        <w:rPr>
          <w:rFonts w:eastAsiaTheme="minorEastAsia"/>
          <w:bCs/>
          <w:noProof/>
          <w:lang w:val="en-US"/>
        </w:rPr>
        <w:t>(Hu et al., 2023)</w:t>
      </w:r>
      <w:r w:rsidR="00442131" w:rsidRPr="00785300">
        <w:rPr>
          <w:rFonts w:eastAsiaTheme="minorEastAsia"/>
          <w:bCs/>
          <w:lang w:val="en-US"/>
        </w:rPr>
        <w:fldChar w:fldCharType="end"/>
      </w:r>
      <w:r w:rsidR="008E771F" w:rsidRPr="00785300">
        <w:rPr>
          <w:rFonts w:eastAsiaTheme="minorEastAsia"/>
          <w:bCs/>
          <w:lang w:val="en-US"/>
        </w:rPr>
        <w:t xml:space="preserve">.  </w:t>
      </w:r>
      <w:r w:rsidRPr="00785300">
        <w:rPr>
          <w:rFonts w:eastAsiaTheme="minorEastAsia"/>
          <w:bCs/>
          <w:lang w:val="en-US"/>
        </w:rPr>
        <w:t xml:space="preserve">and one from our collaborators </w:t>
      </w:r>
      <w:r w:rsidRPr="00785300">
        <w:rPr>
          <w:rFonts w:eastAsia="PMingLiU"/>
          <w:bCs/>
        </w:rPr>
        <w:fldChar w:fldCharType="begin"/>
      </w:r>
      <w:r w:rsidR="00F70487">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sidR="00F70487">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rsidR="00F70487">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00F70487">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rsidR="00F70487">
        <w:instrText xml:space="preserve"> ADDIN EN.CITE </w:instrText>
      </w:r>
      <w:r w:rsidR="00F70487">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rsidR="00F70487">
        <w:instrText xml:space="preserve"> ADDIN EN.CITE.DATA </w:instrText>
      </w:r>
      <w:r w:rsidR="00F70487">
        <w:fldChar w:fldCharType="end"/>
      </w:r>
      <w:r>
        <w:fldChar w:fldCharType="separate"/>
      </w:r>
      <w:r w:rsidR="00F70487">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sidR="00F70487">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sidR="00F70487">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7FE675B9" w14:textId="77777777" w:rsidR="004C05D8" w:rsidRPr="00F70487" w:rsidRDefault="004C05D8" w:rsidP="00A566CE">
      <w:pPr>
        <w:rPr>
          <w:rFonts w:eastAsiaTheme="minorEastAsia" w:hint="eastAsia"/>
          <w:lang w:val="en-US"/>
        </w:rPr>
      </w:pPr>
    </w:p>
    <w:p w14:paraId="59C3CAF7" w14:textId="77777777" w:rsidR="009B63AA" w:rsidRPr="00F70487" w:rsidRDefault="009B63AA" w:rsidP="00F70487">
      <w:pPr>
        <w:rPr>
          <w:rFonts w:eastAsiaTheme="minorEastAsia" w:hint="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29530161"/>
      <w:bookmarkStart w:id="25" w:name="_Toc129530191"/>
      <w:bookmarkStart w:id="26" w:name="_Toc134275426"/>
      <w:bookmarkEnd w:id="23"/>
      <w:r>
        <w:rPr>
          <w:rFonts w:eastAsia="Calibri"/>
          <w:b/>
          <w:sz w:val="42"/>
          <w:szCs w:val="42"/>
        </w:rPr>
        <w:t xml:space="preserve">3 </w:t>
      </w:r>
      <w:r w:rsidR="00BA0079" w:rsidRPr="00F70487">
        <w:rPr>
          <w:rFonts w:eastAsia="Calibri"/>
          <w:b/>
          <w:sz w:val="42"/>
          <w:szCs w:val="42"/>
        </w:rPr>
        <w:t xml:space="preserve">Analysis </w:t>
      </w:r>
      <w:bookmarkEnd w:id="24"/>
      <w:bookmarkEnd w:id="25"/>
      <w:bookmarkEnd w:id="26"/>
    </w:p>
    <w:p w14:paraId="7AA64C6D" w14:textId="0D773E9D" w:rsidR="00251A27" w:rsidRPr="006A5A80" w:rsidRDefault="00805BA1" w:rsidP="00B92028">
      <w:pPr>
        <w:ind w:firstLineChars="100" w:firstLine="240"/>
        <w:rPr>
          <w:lang w:val="en-US"/>
        </w:rPr>
      </w:pPr>
      <w:r w:rsidRPr="00805BA1">
        <w:rPr>
          <w:lang w:val="en-US"/>
        </w:rPr>
        <w:t>In our initial pre-registration plan, we intended to estimate the drift rate (v) and starting point (z) of the drift-diffusion model (DDM) using the “fit ezddm” function from the “hausekeep” package (Lin et al., 2020). This function was a wrapper for the EZ-DDM function (Wagenmakers et al., 2007). However, during parameter recovery, we discovered that the parameters provided by the“hausekeep” package differed significantly from those obtained with the original HDDM package (Wiecki et al., 2013) used in previous studies (Golubickis et al., 2017). As a result, we made the decision to replace the original package with the “RWiener” package (Wabersich &amp; Vandekerckhove, 2014),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816F72" w:rsidRPr="006A5A80">
        <w:rPr>
          <w:rStyle w:val="afb"/>
          <w:lang w:val="en-US"/>
        </w:rPr>
        <w:footnoteReference w:id="1"/>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6A5A80" w:rsidRDefault="004F59A0" w:rsidP="00B56ABD">
      <w:pPr>
        <w:pStyle w:val="3"/>
        <w:rPr>
          <w:rFonts w:eastAsia="Calibri"/>
          <w:color w:val="auto"/>
          <w:u w:val="none"/>
          <w:lang w:val="en-US"/>
        </w:rPr>
      </w:pPr>
      <w:bookmarkStart w:id="27" w:name="_Toc134275427"/>
      <w:r>
        <w:rPr>
          <w:rFonts w:eastAsia="Calibri"/>
          <w:color w:val="auto"/>
          <w:u w:val="none"/>
          <w:lang w:val="en-US"/>
        </w:rPr>
        <w:t xml:space="preserve">3.1 </w:t>
      </w:r>
      <w:r w:rsidR="00B56ABD" w:rsidRPr="006A5A80">
        <w:rPr>
          <w:rFonts w:eastAsia="Calibri"/>
          <w:color w:val="auto"/>
          <w:u w:val="none"/>
          <w:lang w:val="en-US"/>
        </w:rPr>
        <w:t>Data pre-processing</w:t>
      </w:r>
      <w:bookmarkEnd w:id="27"/>
      <w:r w:rsidR="00B56ABD" w:rsidRPr="006A5A80">
        <w:rPr>
          <w:rFonts w:eastAsia="Calibri"/>
          <w:color w:val="auto"/>
          <w:u w:val="none"/>
          <w:lang w:val="en-US"/>
        </w:rPr>
        <w:t xml:space="preserve"> </w:t>
      </w:r>
    </w:p>
    <w:p w14:paraId="634CEB55" w14:textId="728874FF" w:rsidR="00C87380" w:rsidRDefault="004F59A0" w:rsidP="007370B2">
      <w:pPr>
        <w:ind w:firstLineChars="100" w:firstLine="240"/>
        <w:rPr>
          <w:bCs/>
          <w:lang w:val="en-US"/>
        </w:rPr>
      </w:pPr>
      <w:r w:rsidRPr="004F59A0">
        <w:rPr>
          <w:bCs/>
          <w:lang w:val="en-US"/>
        </w:rPr>
        <w:t>In total, we gathered 18 publicly available datasets, as mentioned earlier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The practice trials is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4275428"/>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d</w:t>
      </w:r>
      <w:r w:rsidRPr="004F59A0">
        <w:rPr>
          <w:rFonts w:hint="eastAsia"/>
          <w:lang w:val="en-US"/>
        </w:rPr>
        <w:t>′</w:t>
      </w:r>
      <w:r w:rsidRPr="004F59A0">
        <w:rPr>
          <w:lang w:val="en-US"/>
        </w:rPr>
        <w:t>), efficiency (η), drift rate (v),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z). Mean RT and ACC are obtained directly from the datasets, while d</w:t>
      </w:r>
      <w:r w:rsidRPr="004F59A0">
        <w:rPr>
          <w:rFonts w:hint="eastAsia"/>
          <w:lang w:val="en-US"/>
        </w:rPr>
        <w:t>′</w:t>
      </w:r>
      <w:r w:rsidRPr="004F59A0">
        <w:rPr>
          <w:lang w:val="en-US"/>
        </w:rPr>
        <w:t xml:space="preserve"> and η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4275429"/>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10B970D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odd-even, front-back, permutation,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 odd-even split divides trials into odd and even numbered sequences, while the front-back split divides the first and second halves of trials. The permutation split shuffles the trial order and randomly assigns each half to a group. The Monte Carlo split-half is similar to the permutation split-half, but it repeats the process thousands of times to calculate the average and 95% confidence interval of the split-half reliability. This study will primarily use Monte Carlo split-half to determine the split-half reliability of SPMT for its robustness</w:t>
      </w:r>
      <w:r w:rsidR="00F801E8" w:rsidRPr="006A5A80">
        <w:t xml:space="preserve"> </w:t>
      </w:r>
      <w:r w:rsidR="00F801E8" w:rsidRPr="006A5A80">
        <w:fldChar w:fldCharType="begin"/>
      </w:r>
      <w:r w:rsidR="001A37D2">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F801E8" w:rsidRPr="006A5A80">
        <w:fldChar w:fldCharType="separate"/>
      </w:r>
      <w:r w:rsidR="00F801E8" w:rsidRPr="006A5A80">
        <w:rPr>
          <w:noProof/>
        </w:rPr>
        <w:t>(Pronk et al., 2022)</w:t>
      </w:r>
      <w:r w:rsidR="00F801E8" w:rsidRPr="006A5A80">
        <w:fldChar w:fldCharType="end"/>
      </w:r>
      <w:r w:rsidR="00C1745E" w:rsidRPr="006A5A80">
        <w:t xml:space="preserve">. </w:t>
      </w:r>
      <w:r w:rsidR="001E5610" w:rsidRPr="006A5A80">
        <w:t>The results of the other three split-half methods will be presented in the supplementary materials.</w:t>
      </w:r>
    </w:p>
    <w:p w14:paraId="0BB5FA3A" w14:textId="7D4C1EDA" w:rsidR="00FD0EFA" w:rsidRPr="007370B2" w:rsidRDefault="00337060" w:rsidP="007370B2">
      <w:pPr>
        <w:ind w:firstLineChars="100" w:firstLine="240"/>
        <w:rPr>
          <w:rFonts w:eastAsiaTheme="minorEastAsia"/>
        </w:rPr>
      </w:pPr>
      <w:r w:rsidRPr="006A5A80">
        <w:lastRenderedPageBreak/>
        <w:t xml:space="preserve">First, the data will be stratified according to Session (if </w:t>
      </w:r>
      <w:r w:rsidR="001E5610" w:rsidRPr="006A5A80">
        <w:t>applicable</w:t>
      </w:r>
      <w:r w:rsidRPr="006A5A80">
        <w:t>), Match</w:t>
      </w:r>
      <w:r w:rsidR="00253B66" w:rsidRPr="006A5A80">
        <w:t>ing</w:t>
      </w:r>
      <w:r w:rsidRPr="006A5A80">
        <w:t xml:space="preserve">, and Identity.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Pr="006A5A80">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7877378A"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Unlike the Pearson correlation coefficient, ICC takes into account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408D03DE" w:rsidR="00A5673E" w:rsidRPr="006A5A80" w:rsidRDefault="00000000" w:rsidP="00A5673E">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r>
                    <m:rPr>
                      <m:sty m:val="p"/>
                    </m:rPr>
                    <w:rPr>
                      <w:rFonts w:ascii="Cambria Math" w:hAnsi="Cambria Math"/>
                      <w:lang w:val="en-US"/>
                    </w:rPr>
                    <m:t>n</m:t>
                  </m:r>
                </m:den>
              </m:f>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609DADEF" w:rsidR="00F731F9" w:rsidRPr="006A5A80" w:rsidRDefault="00000000" w:rsidP="007036EB">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k-1)</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k</m:t>
                  </m:r>
                </m:num>
                <m:den>
                  <m:r>
                    <m:rPr>
                      <m:sty m:val="p"/>
                    </m:rPr>
                    <w:rPr>
                      <w:rFonts w:ascii="Cambria Math" w:hAnsi="Cambria Math"/>
                      <w:lang w:val="en-US"/>
                    </w:rPr>
                    <m:t>n</m:t>
                  </m:r>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den>
          </m:f>
        </m:oMath>
      </m:oMathPara>
    </w:p>
    <w:p w14:paraId="1CEF01CF" w14:textId="77777777" w:rsidR="00DC2C3C" w:rsidRPr="006A5A80" w:rsidRDefault="00DC2C3C" w:rsidP="00DC2C3C">
      <w:pPr>
        <w:rPr>
          <w:rFonts w:eastAsiaTheme="minorEastAsia"/>
          <w:sz w:val="22"/>
          <w:szCs w:val="22"/>
          <w:lang w:val="en-US"/>
        </w:rPr>
      </w:pPr>
    </w:p>
    <w:p w14:paraId="29EE8376" w14:textId="66C20CAD" w:rsidR="007036EB" w:rsidRPr="006A5A80" w:rsidRDefault="007036EB" w:rsidP="00DC2C3C">
      <w:pPr>
        <w:rPr>
          <w:sz w:val="22"/>
          <w:szCs w:val="22"/>
        </w:rPr>
      </w:pPr>
      <w:r w:rsidRPr="006A5A80">
        <w:rPr>
          <w:sz w:val="22"/>
          <w:szCs w:val="22"/>
          <w:lang w:val="en-US"/>
        </w:rPr>
        <w:t>Note.</w:t>
      </w:r>
      <w:r w:rsidRPr="006A5A80">
        <w:rPr>
          <w:rFonts w:eastAsia="Calibri"/>
          <w:sz w:val="22"/>
          <w:szCs w:val="22"/>
        </w:rPr>
        <w:t xml:space="preserve"> </w:t>
      </w:r>
      <w:r w:rsidR="00F731F9" w:rsidRPr="006A5A80">
        <w:rPr>
          <w:rFonts w:eastAsia="Calibri"/>
          <w:sz w:val="22"/>
          <w:szCs w:val="22"/>
        </w:rPr>
        <w:t>MS</w:t>
      </w:r>
      <w:r w:rsidR="00F731F9" w:rsidRPr="006A5A80">
        <w:rPr>
          <w:rFonts w:eastAsia="Calibri"/>
          <w:sz w:val="22"/>
          <w:szCs w:val="22"/>
          <w:vertAlign w:val="subscript"/>
        </w:rPr>
        <w:t>R</w:t>
      </w:r>
      <w:r w:rsidR="00F731F9" w:rsidRPr="006A5A80">
        <w:rPr>
          <w:sz w:val="22"/>
          <w:szCs w:val="22"/>
        </w:rPr>
        <w:t xml:space="preserve"> </w:t>
      </w:r>
      <w:r w:rsidR="00E32D1B" w:rsidRPr="006A5A80">
        <w:rPr>
          <w:sz w:val="22"/>
          <w:szCs w:val="22"/>
        </w:rPr>
        <w:t xml:space="preserve">= mean square for rows; </w:t>
      </w:r>
      <w:r w:rsidR="00F731F9" w:rsidRPr="006A5A80">
        <w:rPr>
          <w:sz w:val="22"/>
          <w:szCs w:val="22"/>
        </w:rPr>
        <w:t>MS</w:t>
      </w:r>
      <w:r w:rsidR="00F731F9" w:rsidRPr="006A5A80">
        <w:rPr>
          <w:sz w:val="22"/>
          <w:szCs w:val="22"/>
          <w:vertAlign w:val="subscript"/>
        </w:rPr>
        <w:t>E</w:t>
      </w:r>
      <w:r w:rsidR="00F731F9" w:rsidRPr="006A5A80">
        <w:rPr>
          <w:sz w:val="22"/>
          <w:szCs w:val="22"/>
        </w:rPr>
        <w:t xml:space="preserve"> </w:t>
      </w:r>
      <w:r w:rsidRPr="006A5A80">
        <w:rPr>
          <w:sz w:val="22"/>
          <w:szCs w:val="22"/>
        </w:rPr>
        <w:t xml:space="preserve">= mean square for error; </w:t>
      </w:r>
      <w:r w:rsidR="00F731F9" w:rsidRPr="006A5A80">
        <w:rPr>
          <w:sz w:val="22"/>
          <w:szCs w:val="22"/>
        </w:rPr>
        <w:t>MS</w:t>
      </w:r>
      <w:r w:rsidR="00F731F9" w:rsidRPr="006A5A80">
        <w:rPr>
          <w:sz w:val="22"/>
          <w:szCs w:val="22"/>
          <w:vertAlign w:val="subscript"/>
        </w:rPr>
        <w:t>C</w:t>
      </w:r>
      <w:r w:rsidRPr="006A5A80">
        <w:rPr>
          <w:sz w:val="22"/>
          <w:szCs w:val="22"/>
        </w:rPr>
        <w:t xml:space="preserve"> </w:t>
      </w:r>
      <w:r w:rsidR="00F731F9" w:rsidRPr="006A5A80">
        <w:rPr>
          <w:sz w:val="22"/>
          <w:szCs w:val="22"/>
        </w:rPr>
        <w:t xml:space="preserve">= </w:t>
      </w:r>
      <w:r w:rsidRPr="006A5A80">
        <w:rPr>
          <w:sz w:val="22"/>
          <w:szCs w:val="22"/>
        </w:rPr>
        <w:t xml:space="preserve">mean square for columns; </w:t>
      </w:r>
      <w:r w:rsidR="00F731F9" w:rsidRPr="006A5A80">
        <w:rPr>
          <w:sz w:val="22"/>
          <w:szCs w:val="22"/>
        </w:rPr>
        <w:t xml:space="preserve">n </w:t>
      </w:r>
      <w:r w:rsidRPr="006A5A80">
        <w:rPr>
          <w:sz w:val="22"/>
          <w:szCs w:val="22"/>
        </w:rPr>
        <w:t xml:space="preserve">= number of subjects; </w:t>
      </w:r>
      <w:r w:rsidR="00F731F9" w:rsidRPr="006A5A80">
        <w:rPr>
          <w:sz w:val="22"/>
          <w:szCs w:val="22"/>
        </w:rPr>
        <w:t>k</w:t>
      </w:r>
      <w:r w:rsidRPr="006A5A80">
        <w:rPr>
          <w:sz w:val="22"/>
          <w:szCs w:val="22"/>
        </w:rPr>
        <w:t xml:space="preserve"> = number of raters/measurements.</w:t>
      </w:r>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w:t>
      </w:r>
      <w:r w:rsidRPr="00A37F7F">
        <w:rPr>
          <w:lang w:val="en-US"/>
        </w:rPr>
        <w:t>is “acceptable</w:t>
      </w:r>
      <w:r w:rsidRPr="00A37F7F">
        <w:rPr>
          <w:lang w:val="en-US"/>
        </w:rPr>
        <w:t xml:space="preserv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4275432"/>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07C17A7E" w14:textId="2484DF4F" w:rsidR="002D123F" w:rsidRPr="006A5A80" w:rsidRDefault="002D123F" w:rsidP="007370B2">
      <w:pPr>
        <w:ind w:firstLineChars="100" w:firstLine="240"/>
        <w:rPr>
          <w:rFonts w:eastAsiaTheme="minorEastAsia"/>
        </w:rPr>
      </w:pPr>
      <w:r w:rsidRPr="006A5A80">
        <w:rPr>
          <w:lang w:val="en-US"/>
        </w:rPr>
        <w:t>The results reported below are based on simulated data, will be updated with real data in the final report.</w:t>
      </w:r>
    </w:p>
    <w:p w14:paraId="30B288A2" w14:textId="77777777" w:rsidR="004C6378" w:rsidRPr="006A5A80" w:rsidRDefault="004C6378" w:rsidP="00F41AAC">
      <w:pPr>
        <w:pStyle w:val="2"/>
        <w:rPr>
          <w:rFonts w:ascii="Times New Roman" w:hAnsi="Times New Roman"/>
        </w:rPr>
      </w:pPr>
      <w:bookmarkStart w:id="41" w:name="_Toc129530169"/>
      <w:bookmarkStart w:id="42" w:name="_Toc129530199"/>
    </w:p>
    <w:p w14:paraId="32EB2324" w14:textId="6822A31A" w:rsidR="00F41AAC" w:rsidRPr="006A5A80" w:rsidRDefault="00F41AAC" w:rsidP="00F41AAC">
      <w:pPr>
        <w:pStyle w:val="2"/>
        <w:rPr>
          <w:rFonts w:ascii="Times New Roman" w:hAnsi="Times New Roman"/>
          <w:lang w:val="en-US"/>
        </w:rPr>
      </w:pPr>
      <w:bookmarkStart w:id="43" w:name="_Toc134275433"/>
      <w:r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48AF264E" w:rsidR="00F41AAC" w:rsidRPr="006A5A80" w:rsidRDefault="00F41AAC" w:rsidP="00B92028">
      <w:pPr>
        <w:ind w:firstLineChars="100" w:firstLine="240"/>
        <w:rPr>
          <w:rFonts w:eastAsia="宋体"/>
          <w:lang w:val="en-US"/>
        </w:rPr>
      </w:pPr>
      <w:r w:rsidRPr="006A5A80">
        <w:rPr>
          <w:rFonts w:eastAsia="宋体"/>
          <w:lang w:val="en-US"/>
        </w:rPr>
        <w:t xml:space="preserve">First, we stratified the data based on three variables: Session (if </w:t>
      </w:r>
      <w:r w:rsidR="006912D8" w:rsidRPr="006A5A80">
        <w:t>applicable</w:t>
      </w:r>
      <w:r w:rsidRPr="006A5A80">
        <w:rPr>
          <w:rFonts w:eastAsia="宋体"/>
          <w:lang w:val="en-US"/>
        </w:rPr>
        <w:t>), Match</w:t>
      </w:r>
      <w:r w:rsidR="00253B66" w:rsidRPr="006A5A80">
        <w:rPr>
          <w:rFonts w:eastAsia="宋体"/>
          <w:lang w:val="en-US"/>
        </w:rPr>
        <w:t>ing</w:t>
      </w:r>
      <w:r w:rsidRPr="006A5A80">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6A5A80">
        <w:rPr>
          <w:rFonts w:eastAsia="宋体"/>
          <w:lang w:val="en-US"/>
        </w:rPr>
        <w:t>4</w:t>
      </w:r>
      <w:r w:rsidRPr="006A5A80">
        <w:rPr>
          <w:rFonts w:eastAsia="宋体"/>
          <w:lang w:val="en-US"/>
        </w:rPr>
        <w:t xml:space="preserve">, when using the Monte Carlo split-half, the split-half reliability of the six indices obtained is very high, with the highest value </w:t>
      </w:r>
      <w:r w:rsidR="007370B2" w:rsidRPr="006A5A80">
        <w:rPr>
          <w:rFonts w:eastAsia="宋体"/>
          <w:lang w:val="en-US"/>
        </w:rPr>
        <w:t>of</w:t>
      </w:r>
      <w:r w:rsidR="007370B2">
        <w:rPr>
          <w:rFonts w:eastAsia="宋体"/>
          <w:lang w:val="en-US"/>
        </w:rPr>
        <w:t xml:space="preserve"> Efficiency</w:t>
      </w:r>
      <w:r w:rsidR="007370B2" w:rsidRPr="006A5A80">
        <w:rPr>
          <w:rFonts w:eastAsia="宋体"/>
          <w:lang w:val="en-US"/>
        </w:rPr>
        <w:t>,</w:t>
      </w:r>
      <w:r w:rsidRPr="006A5A80">
        <w:rPr>
          <w:rFonts w:eastAsia="宋体"/>
          <w:lang w:val="en-US"/>
        </w:rPr>
        <w:t xml:space="preserve"> which means that it is the most stable of the six SPE indexing calculations for </w:t>
      </w:r>
      <w:r w:rsidR="006912D8" w:rsidRPr="006A5A80">
        <w:rPr>
          <w:rFonts w:eastAsia="宋体"/>
          <w:lang w:val="en-US"/>
        </w:rPr>
        <w:t>split-half</w:t>
      </w:r>
      <w:r w:rsidR="007370B2">
        <w:rPr>
          <w:rFonts w:eastAsia="宋体"/>
          <w:lang w:val="en-US"/>
        </w:rPr>
        <w:t xml:space="preserve"> </w:t>
      </w:r>
      <w:r w:rsidR="006912D8" w:rsidRPr="006A5A80">
        <w:rPr>
          <w:rFonts w:eastAsia="宋体"/>
          <w:lang w:val="en-US"/>
        </w:rPr>
        <w:t>reliability</w:t>
      </w:r>
      <w:r w:rsidRPr="006A5A80">
        <w:rPr>
          <w:rFonts w:eastAsia="宋体"/>
          <w:lang w:val="en-US"/>
        </w:rPr>
        <w:t xml:space="preserve">. The results from the other three split-half methods were </w:t>
      </w:r>
      <w:r w:rsidR="00B92028" w:rsidRPr="006A5A80">
        <w:rPr>
          <w:rFonts w:eastAsia="宋体"/>
          <w:lang w:val="en-US"/>
        </w:rPr>
        <w:t>like</w:t>
      </w:r>
      <w:r w:rsidRPr="006A5A80">
        <w:rPr>
          <w:rFonts w:eastAsia="宋体"/>
          <w:lang w:val="en-US"/>
        </w:rPr>
        <w:t xml:space="preserve"> the Monte Carlo method, which will be presented in the supplementary material.</w:t>
      </w:r>
    </w:p>
    <w:p w14:paraId="31800EA3" w14:textId="33EC4DE6" w:rsidR="00FC16F1" w:rsidRPr="006A5A80" w:rsidRDefault="00A37F7F" w:rsidP="00FC16F1">
      <w:pPr>
        <w:rPr>
          <w:rFonts w:eastAsia="PMingLiU"/>
          <w:b/>
          <w:noProof/>
          <w:lang w:val="en-US" w:eastAsia="zh-TW"/>
        </w:rPr>
      </w:pPr>
      <w:r>
        <w:rPr>
          <w:rFonts w:eastAsia="PMingLiU"/>
          <w:b/>
          <w:noProof/>
          <w:lang w:val="en-US" w:eastAsia="zh-TW"/>
        </w:rPr>
        <w:lastRenderedPageBreak/>
        <w:drawing>
          <wp:inline distT="0" distB="0" distL="0" distR="0" wp14:anchorId="0B752F7F" wp14:editId="49D22D19">
            <wp:extent cx="5943600" cy="792480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18BE411C" w14:textId="562AE60D" w:rsidR="00FC16F1" w:rsidRPr="00A37F7F" w:rsidRDefault="00FC16F1" w:rsidP="00A37F7F">
      <w:pPr>
        <w:rPr>
          <w:rFonts w:eastAsia="宋体"/>
          <w:bCs/>
          <w:noProof/>
          <w:lang w:val="en-US" w:eastAsia="zh-TW"/>
        </w:rPr>
      </w:pPr>
      <w:r w:rsidRPr="006A5A80">
        <w:rPr>
          <w:rFonts w:eastAsia="宋体"/>
          <w:b/>
          <w:noProof/>
          <w:lang w:val="en-US" w:eastAsia="zh-TW"/>
        </w:rPr>
        <w:lastRenderedPageBreak/>
        <w:t>Fig</w:t>
      </w:r>
      <w:r w:rsidR="00A37F7F">
        <w:rPr>
          <w:rFonts w:eastAsia="宋体"/>
          <w:b/>
          <w:noProof/>
          <w:lang w:val="en-US" w:eastAsia="zh-TW"/>
        </w:rPr>
        <w:t>.</w:t>
      </w:r>
      <w:r w:rsidRPr="006A5A80">
        <w:rPr>
          <w:rFonts w:eastAsia="宋体"/>
          <w:b/>
          <w:noProof/>
          <w:lang w:val="en-US" w:eastAsia="zh-TW"/>
        </w:rPr>
        <w:t xml:space="preserve"> 4. </w:t>
      </w:r>
      <w:r w:rsidR="00A37F7F" w:rsidRPr="00A37F7F">
        <w:rPr>
          <w:rFonts w:eastAsia="宋体"/>
          <w:bCs/>
          <w:noProof/>
          <w:lang w:val="en-US" w:eastAsia="zh-TW"/>
        </w:rPr>
        <w:t xml:space="preserve">First-Second, Odd-Even and Permuted </w:t>
      </w:r>
      <w:r w:rsidRPr="00A37F7F">
        <w:rPr>
          <w:rFonts w:eastAsia="宋体"/>
          <w:bCs/>
          <w:noProof/>
          <w:lang w:val="en-US" w:eastAsia="zh-TW"/>
        </w:rPr>
        <w:t>Split-Half Reliability</w:t>
      </w:r>
      <w:r w:rsidR="00253B66" w:rsidRPr="00A37F7F">
        <w:rPr>
          <w:rFonts w:eastAsia="宋体"/>
          <w:bCs/>
          <w:noProof/>
          <w:lang w:val="en-US" w:eastAsia="zh-TW"/>
        </w:rPr>
        <w:t xml:space="preserve">. </w:t>
      </w:r>
      <w:r w:rsidR="00253B66" w:rsidRPr="00A37F7F">
        <w:rPr>
          <w:rFonts w:eastAsia="宋体"/>
          <w:bCs/>
          <w:i/>
          <w:iCs/>
          <w:noProof/>
          <w:lang w:val="en-US" w:eastAsia="zh-TW"/>
        </w:rPr>
        <w:t>Note:</w:t>
      </w:r>
      <w:r w:rsidR="00253B66" w:rsidRPr="00A37F7F">
        <w:rPr>
          <w:rFonts w:eastAsia="宋体"/>
          <w:bCs/>
          <w:noProof/>
          <w:lang w:val="en-US" w:eastAsia="zh-TW"/>
        </w:rPr>
        <w:t xml:space="preserve"> the results here are from simulation, this figure will be replaced with plots from real data.</w:t>
      </w:r>
    </w:p>
    <w:p w14:paraId="2B096599" w14:textId="77777777" w:rsidR="00FC16F1" w:rsidRPr="006A5A80" w:rsidRDefault="00FC16F1" w:rsidP="004C6378">
      <w:pPr>
        <w:rPr>
          <w:rFonts w:eastAsia="宋体"/>
          <w:lang w:val="en-US"/>
        </w:rPr>
      </w:pPr>
    </w:p>
    <w:p w14:paraId="1BAC6F70" w14:textId="77CF10C3" w:rsidR="0014261E" w:rsidRPr="006A5A80" w:rsidRDefault="00464832" w:rsidP="0014261E">
      <w:pPr>
        <w:pStyle w:val="2"/>
        <w:rPr>
          <w:rFonts w:ascii="Times New Roman" w:hAnsi="Times New Roman"/>
          <w:lang w:val="en-US"/>
        </w:rPr>
      </w:pPr>
      <w:bookmarkStart w:id="44" w:name="_Toc129530170"/>
      <w:bookmarkStart w:id="45" w:name="_Toc129530200"/>
      <w:bookmarkStart w:id="46" w:name="_Toc134275434"/>
      <w:r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6F83D7EA" w14:textId="0BE0C130" w:rsidR="001B6382" w:rsidRPr="006A5A80" w:rsidRDefault="001B6382" w:rsidP="00B92028">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6A5A80" w:rsidRDefault="00464832" w:rsidP="00596248">
      <w:pPr>
        <w:ind w:firstLineChars="100" w:firstLine="240"/>
        <w:rPr>
          <w:rFonts w:eastAsia="PMingLiU"/>
          <w:b/>
          <w:noProof/>
          <w:lang w:val="en-US" w:eastAsia="zh-TW"/>
        </w:rPr>
      </w:pPr>
      <w:r w:rsidRPr="006A5A80">
        <w:rPr>
          <w:rFonts w:eastAsia="宋体"/>
          <w:lang w:val="en-US"/>
        </w:rPr>
        <w:t xml:space="preserve">The present study aimed to investigate the stability of six indices, including reaction time (RT), accuracy (ACC), </w:t>
      </w:r>
      <w:r w:rsidR="006545E5" w:rsidRPr="006A5A80">
        <w:rPr>
          <w:rFonts w:eastAsia="宋体"/>
          <w:i/>
          <w:iCs/>
          <w:lang w:val="en-US"/>
        </w:rPr>
        <w:t>d</w:t>
      </w:r>
      <w:r w:rsidR="006545E5" w:rsidRPr="006A5A80">
        <w:rPr>
          <w:rFonts w:eastAsia="宋体"/>
          <w:lang w:val="en-US"/>
        </w:rPr>
        <w:t xml:space="preserve"> </w:t>
      </w:r>
      <w:r w:rsidRPr="006A5A80">
        <w:rPr>
          <w:rFonts w:eastAsia="宋体"/>
          <w:lang w:val="en-US"/>
        </w:rPr>
        <w:t>prime, Efficiency, drift rate (</w:t>
      </w:r>
      <w:r w:rsidRPr="006A5A80">
        <w:rPr>
          <w:rFonts w:eastAsia="宋体"/>
          <w:i/>
          <w:iCs/>
          <w:lang w:val="en-US"/>
        </w:rPr>
        <w:t>v</w:t>
      </w:r>
      <w:r w:rsidRPr="006A5A80">
        <w:rPr>
          <w:rFonts w:eastAsia="宋体"/>
          <w:lang w:val="en-US"/>
        </w:rPr>
        <w:t>) and starting point (</w:t>
      </w:r>
      <w:r w:rsidRPr="006A5A80">
        <w:rPr>
          <w:rFonts w:eastAsia="宋体"/>
          <w:i/>
          <w:iCs/>
          <w:lang w:val="en-US"/>
        </w:rPr>
        <w:t>z</w:t>
      </w:r>
      <w:r w:rsidRPr="006A5A80">
        <w:rPr>
          <w:rFonts w:eastAsia="宋体"/>
          <w:lang w:val="en-US"/>
        </w:rPr>
        <w:t>) in the diffusion decision model (DDM), across time sessions.</w:t>
      </w:r>
      <w:r w:rsidR="00BD454B" w:rsidRPr="006A5A80">
        <w:rPr>
          <w:rFonts w:eastAsia="宋体"/>
          <w:lang w:val="en-US"/>
        </w:rPr>
        <w:t xml:space="preserve"> We </w:t>
      </w:r>
      <w:r w:rsidR="00446BE7" w:rsidRPr="006A5A80">
        <w:rPr>
          <w:rFonts w:eastAsia="宋体"/>
          <w:lang w:val="en-US"/>
        </w:rPr>
        <w:t xml:space="preserve">utilized </w:t>
      </w:r>
      <w:r w:rsidR="00BD454B"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00BD454B"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6A5A80">
        <w:rPr>
          <w:rFonts w:eastAsia="宋体"/>
          <w:lang w:val="en-US"/>
        </w:rPr>
        <w:t>Thus</w:t>
      </w:r>
      <w:r w:rsidR="00BD454B" w:rsidRPr="006A5A80">
        <w:rPr>
          <w:rFonts w:eastAsia="宋体"/>
          <w:lang w:val="en-US"/>
        </w:rPr>
        <w:t xml:space="preserve">, </w:t>
      </w:r>
      <w:r w:rsidR="00446BE7" w:rsidRPr="006A5A80">
        <w:rPr>
          <w:rFonts w:eastAsia="宋体"/>
          <w:lang w:val="en-US"/>
        </w:rPr>
        <w:t xml:space="preserve">if </w:t>
      </w:r>
      <w:r w:rsidR="00BC1362" w:rsidRPr="006A5A80">
        <w:rPr>
          <w:rFonts w:eastAsia="宋体"/>
          <w:lang w:val="en-US"/>
        </w:rPr>
        <w:t>SPMT</w:t>
      </w:r>
      <w:r w:rsidR="00446BE7" w:rsidRPr="006A5A80">
        <w:rPr>
          <w:rFonts w:eastAsia="宋体"/>
          <w:lang w:val="en-US"/>
        </w:rPr>
        <w:t xml:space="preserve"> is reliable for measuring individual differences, then the ICC2 is large and the ICC2k is small</w:t>
      </w:r>
      <w:r w:rsidR="00BD454B" w:rsidRPr="006A5A80">
        <w:rPr>
          <w:rFonts w:eastAsia="宋体"/>
          <w:lang w:val="en-US"/>
        </w:rPr>
        <w:t xml:space="preserve">. As shown in Figure </w:t>
      </w:r>
      <w:r w:rsidR="00446BE7" w:rsidRPr="006A5A80">
        <w:rPr>
          <w:rFonts w:eastAsia="宋体"/>
          <w:lang w:val="en-US"/>
        </w:rPr>
        <w:t>5</w:t>
      </w:r>
      <w:r w:rsidR="00BD454B" w:rsidRPr="006A5A80">
        <w:rPr>
          <w:rFonts w:eastAsia="宋体"/>
          <w:lang w:val="en-US"/>
        </w:rPr>
        <w:t>, the ICC2 values of the six indices are relatively large and ICC2k values are relatively small, supporting our hypothesis.</w:t>
      </w:r>
      <w:r w:rsidR="00D13F3C" w:rsidRPr="006A5A80">
        <w:rPr>
          <w:rFonts w:eastAsia="宋体"/>
          <w:b/>
          <w:noProof/>
          <w:lang w:val="en-US" w:eastAsia="zh-TW"/>
        </w:rPr>
        <w:t xml:space="preserve"> </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3E04EC">
      <w:pPr>
        <w:rPr>
          <w:rFonts w:eastAsia="宋体"/>
          <w:b/>
          <w:noProof/>
          <w:lang w:val="en-US" w:eastAsia="zh-TW"/>
        </w:rPr>
      </w:pPr>
      <w:r>
        <w:rPr>
          <w:rFonts w:eastAsia="宋体"/>
          <w:b/>
          <w:noProof/>
          <w:lang w:val="en-US" w:eastAsia="zh-TW"/>
        </w:rPr>
        <w:lastRenderedPageBreak/>
        <w:drawing>
          <wp:inline distT="0" distB="0" distL="0" distR="0" wp14:anchorId="61AA3C72" wp14:editId="21E47768">
            <wp:extent cx="4629150" cy="8229600"/>
            <wp:effectExtent l="0" t="0" r="0" b="0"/>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inline>
        </w:drawing>
      </w:r>
    </w:p>
    <w:p w14:paraId="7704C6B2" w14:textId="189CCCFB" w:rsidR="00690B74" w:rsidRPr="00C91FD8" w:rsidRDefault="00596248" w:rsidP="00C91FD8">
      <w:pPr>
        <w:ind w:firstLineChars="100" w:firstLine="241"/>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lastRenderedPageBreak/>
        <w:t>Fig</w:t>
      </w:r>
      <w:r w:rsidR="00C91FD8">
        <w:rPr>
          <w:rFonts w:eastAsia="宋体"/>
          <w:b/>
          <w:noProof/>
          <w:lang w:val="en-US" w:eastAsia="zh-TW"/>
        </w:rPr>
        <w:t>.</w:t>
      </w:r>
      <w:r w:rsidRPr="006A5A80">
        <w:rPr>
          <w:rFonts w:eastAsia="宋体"/>
          <w:b/>
          <w:noProof/>
          <w:lang w:val="en-US" w:eastAsia="zh-TW"/>
        </w:rPr>
        <w:t xml:space="preserve"> 5</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r w:rsidR="003E04EC" w:rsidRPr="00C91FD8">
        <w:rPr>
          <w:rFonts w:eastAsia="宋体"/>
          <w:bCs/>
          <w:i/>
          <w:iCs/>
          <w:noProof/>
          <w:lang w:val="en-US" w:eastAsia="zh-TW"/>
        </w:rPr>
        <w:t>Note:</w:t>
      </w:r>
      <w:r w:rsidR="003E04EC" w:rsidRPr="00C91FD8">
        <w:rPr>
          <w:rFonts w:eastAsia="宋体"/>
          <w:bCs/>
          <w:noProof/>
          <w:lang w:val="en-US" w:eastAsia="zh-TW"/>
        </w:rPr>
        <w:t xml:space="preserve"> this plot is from simulated data, will be replaced with real data in our  formal analyses</w:t>
      </w:r>
    </w:p>
    <w:p w14:paraId="49D421F8" w14:textId="0D478451" w:rsidR="00586F83" w:rsidRPr="006A5A80" w:rsidRDefault="00BA0079" w:rsidP="00690B74">
      <w:pPr>
        <w:pStyle w:val="1"/>
        <w:keepNext w:val="0"/>
        <w:keepLines w:val="0"/>
        <w:spacing w:before="0" w:after="0"/>
        <w:rPr>
          <w:rFonts w:eastAsia="Calibri"/>
          <w:b/>
          <w:sz w:val="42"/>
          <w:szCs w:val="42"/>
        </w:rPr>
      </w:pPr>
      <w:bookmarkStart w:id="49" w:name="_Toc134275435"/>
      <w:r w:rsidRPr="006A5A80">
        <w:rPr>
          <w:rFonts w:eastAsia="Calibri"/>
          <w:b/>
          <w:sz w:val="42"/>
          <w:szCs w:val="42"/>
        </w:rPr>
        <w:lastRenderedPageBreak/>
        <w:t>Discussion</w:t>
      </w:r>
      <w:bookmarkEnd w:id="47"/>
      <w:bookmarkEnd w:id="48"/>
      <w:bookmarkEnd w:id="49"/>
    </w:p>
    <w:p w14:paraId="38EF90C5" w14:textId="77777777" w:rsidR="00F1405B" w:rsidRDefault="00A37F7F" w:rsidP="00A37F7F">
      <w:pPr>
        <w:rPr>
          <w:rFonts w:eastAsia="Calibri"/>
        </w:rPr>
      </w:pPr>
      <w:r w:rsidRPr="00A37F7F">
        <w:rPr>
          <w:rFonts w:eastAsia="Calibri"/>
        </w:rPr>
        <w:t>Evaluating the reliability of a behavioral paradigm is essential for researchers planning to use the paradigm to investigate different research questions, such as individual differences and underlying mechanisms. However, despite its importance, this practice is not yet widely adopted</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 We re-analyzed data from 18 datasets across 11 articles by employing the intraclass correlation coefficient (ICC2,</w:t>
      </w:r>
      <w:r>
        <w:rPr>
          <w:rFonts w:eastAsia="Calibri"/>
        </w:rPr>
        <w:t xml:space="preserve"> </w:t>
      </w:r>
      <w:r w:rsidRPr="00A37F7F">
        <w:rPr>
          <w:rFonts w:eastAsia="Calibri"/>
        </w:rPr>
        <w:t xml:space="preserve">ICC2k) and split-half reliability for this purpose. Our analysis of these datasets collectively demonstrate that RT yield better results compared with other indices, and the result varies between different associations. The test-retest reliability results suggest that Response time (RT) and efficiency score consistently exhibits high ICC2k and low ICC2 across datasets (xxx). However, measurements based on accuracy and DDM yield varying outcomes. Overall, the indices related to the SPE in the SPMT are more suitable for group-level analysis rather than assessing individual-level variation. </w:t>
      </w:r>
    </w:p>
    <w:p w14:paraId="391D4440" w14:textId="7E310090" w:rsidR="00A37F7F" w:rsidRPr="00A37F7F" w:rsidRDefault="00A37F7F" w:rsidP="00F1405B">
      <w:pPr>
        <w:ind w:firstLineChars="100" w:firstLine="240"/>
        <w:rPr>
          <w:rFonts w:eastAsia="Calibri"/>
        </w:rPr>
      </w:pPr>
      <w:r w:rsidRPr="00A37F7F">
        <w:rPr>
          <w:rFonts w:eastAsia="Calibri"/>
        </w:rPr>
        <w:t xml:space="preserve">In terms of split-half reliability, the results indicate variations between the </w:t>
      </w:r>
      <w:r w:rsidRPr="00A37F7F">
        <w:rPr>
          <w:rFonts w:eastAsia="Calibri"/>
        </w:rPr>
        <w:t>targets</w:t>
      </w:r>
    </w:p>
    <w:p w14:paraId="6E4AD23B" w14:textId="24B3E3BC" w:rsidR="00F25571" w:rsidRDefault="00A37F7F" w:rsidP="00A37F7F">
      <w:pPr>
        <w:rPr>
          <w:rFonts w:eastAsia="Calibri"/>
        </w:rPr>
      </w:pPr>
      <w:r w:rsidRPr="00A37F7F">
        <w:rPr>
          <w:rFonts w:eastAsia="Calibri"/>
        </w:rPr>
        <w:t>and indices. Specifically, RT yields superior results compared to other indices, suggesting it is the most reliable indicator for accurately assessing and distinguishing between the self and other targets in the SPMT. Furthermore, when examining the split-half reliability for the self-other difference, self-stranger is the highest among other comparisons. Such finding suggests that the measurement of this particular difference remains consistent across participants and studies, indicating the systematic processing difference. The self-friend differences demonstrate the lowest 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rPr>
        <w:t>(Feng et al., 2020; Sui et al., 2012)</w:t>
      </w:r>
      <w:r w:rsidR="00C91FD8">
        <w:rPr>
          <w:rFonts w:eastAsia="Calibri"/>
        </w:rPr>
        <w:fldChar w:fldCharType="end"/>
      </w:r>
      <w:r>
        <w:rPr>
          <w:rFonts w:eastAsia="Calibri"/>
        </w:rPr>
        <w:t xml:space="preserve"> </w:t>
      </w:r>
    </w:p>
    <w:p w14:paraId="4E066CC8" w14:textId="77777777" w:rsidR="00A37F7F" w:rsidRPr="00A37F7F" w:rsidRDefault="00A37F7F" w:rsidP="002F6793">
      <w:pPr>
        <w:ind w:firstLineChars="100" w:firstLine="240"/>
        <w:rPr>
          <w:rFonts w:eastAsiaTheme="minorEastAsia"/>
        </w:rPr>
      </w:pPr>
      <w:r w:rsidRPr="00A37F7F">
        <w:rPr>
          <w:rFonts w:eastAsiaTheme="minorEastAsia"/>
        </w:rPr>
        <w:t>Although RT yield the highest split-half reliability among other indices, the result</w:t>
      </w:r>
    </w:p>
    <w:p w14:paraId="7C1F2F88" w14:textId="77777777" w:rsidR="002F6793" w:rsidRDefault="00A37F7F" w:rsidP="00A37F7F">
      <w:pPr>
        <w:rPr>
          <w:rFonts w:eastAsiaTheme="minorEastAsia"/>
        </w:rPr>
      </w:pPr>
      <w:r w:rsidRPr="00A37F7F">
        <w:rPr>
          <w:rFonts w:eastAsiaTheme="minorEastAsia"/>
        </w:rPr>
        <w:t>is still below a commonly considered excellent reliability (</w:t>
      </w:r>
      <w:r w:rsidR="002F6793">
        <w:rPr>
          <w:rFonts w:eastAsiaTheme="minorEastAsia"/>
        </w:rPr>
        <w:t>higher</w:t>
      </w:r>
      <w:r w:rsidR="002F6793" w:rsidRPr="002F6793">
        <w:rPr>
          <w:rFonts w:eastAsiaTheme="minorEastAsia"/>
        </w:rPr>
        <w:t xml:space="preserve"> than 0.8, even </w:t>
      </w:r>
      <w:r w:rsidR="002F6793">
        <w:rPr>
          <w:rFonts w:eastAsiaTheme="minorEastAsia"/>
        </w:rPr>
        <w:t>higher</w:t>
      </w:r>
      <w:r w:rsidR="002F6793" w:rsidRPr="002F6793">
        <w:rPr>
          <w:rFonts w:eastAsiaTheme="minorEastAsia"/>
        </w:rPr>
        <w:t xml:space="preserve"> than 0.9</w:t>
      </w:r>
      <w:r w:rsidRPr="00A37F7F">
        <w:rPr>
          <w:rFonts w:eastAsiaTheme="minorEastAsia"/>
        </w:rPr>
        <w:t xml:space="preserve">). The low test-retest reliability may suggest that the indices in SPMT is subject to random error and inconsistent performance. Several plausible reasons can be identified. Firstly, a potential contributor to low split-half reliability could be the insufficient number of trials per condition.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increasing the number of trials resulted in greater magnitudes of conflict effects and individual differences. Consequently, this led to improved reliability when compared to previous archival data. Specifically, in the case of gamified Flanker task, the study identified that achieving satisfactory reliability required 48 or fewer trials, while achieving a higher level of reliability necessitated 72 trials. Therefore, incorporating a higher number of trials in future employment of the SPMT paradigm may enhance the split-half reliability by enhancing the consistency of measurement. Second,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Pr="00A37F7F">
        <w:rPr>
          <w:rFonts w:eastAsiaTheme="minorEastAsia"/>
        </w:rPr>
        <w:t xml:space="preserve">. </w:t>
      </w:r>
      <w:r w:rsidR="002F6793" w:rsidRPr="00A37F7F">
        <w:rPr>
          <w:rFonts w:eastAsiaTheme="minorEastAsia"/>
        </w:rPr>
        <w:t>Serial</w:t>
      </w:r>
      <w:r w:rsidRPr="00A37F7F">
        <w:rPr>
          <w:rFonts w:eastAsiaTheme="minorEastAsia"/>
        </w:rPr>
        <w:t xml:space="preserve"> dependence refers to the phenomenon in which the outcome of one trial is influenced by preceding trials, resulting in a systematic relationship </w:t>
      </w:r>
      <w:r w:rsidRPr="00A37F7F">
        <w:rPr>
          <w:rFonts w:eastAsiaTheme="minorEastAsia"/>
        </w:rPr>
        <w:lastRenderedPageBreak/>
        <w:t>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 xml:space="preserve">Secondly, it is important to clarify the aim of our study, which primarily focused on </w:t>
      </w:r>
      <w:r w:rsidRPr="00A37F7F">
        <w:rPr>
          <w:rFonts w:eastAsiaTheme="minorEastAsia"/>
        </w:rPr>
        <w:lastRenderedPageBreak/>
        <w:t>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4D7773AC" w:rsidR="00A37F7F" w:rsidRPr="006A5A80" w:rsidRDefault="00A37F7F" w:rsidP="00F1405B">
      <w:pPr>
        <w:ind w:firstLineChars="100" w:firstLine="240"/>
        <w:rPr>
          <w:rFonts w:eastAsiaTheme="minorEastAsia"/>
        </w:rPr>
      </w:pPr>
      <w:r w:rsidRPr="00A37F7F">
        <w:rPr>
          <w:rFonts w:eastAsiaTheme="minorEastAsia"/>
        </w:rPr>
        <w:t>In conclusion, the current study find that RT-base measurements proved more</w:t>
      </w:r>
      <w:r w:rsidR="00F1405B">
        <w:rPr>
          <w:rFonts w:eastAsiaTheme="minorEastAsia" w:hint="eastAsia"/>
        </w:rPr>
        <w:t xml:space="preserve"> </w:t>
      </w:r>
      <w:r w:rsidRPr="00A37F7F">
        <w:rPr>
          <w:rFonts w:eastAsiaTheme="minorEastAsia"/>
        </w:rPr>
        <w:t>robust than accuracy ones. Moreover, SPMT is more suitable for group-level analysis rather than assessing individual-level variation. 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4275436"/>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4275437"/>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r w:rsidRPr="00A37F7F">
        <w:rPr>
          <w:rFonts w:eastAsia="Calibri"/>
          <w:b/>
          <w:sz w:val="42"/>
          <w:szCs w:val="42"/>
        </w:rPr>
        <w:t>Data and Material Availability</w:t>
      </w:r>
    </w:p>
    <w:p w14:paraId="1573AC23" w14:textId="777A652F"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5" w:history="1">
        <w:r w:rsidRPr="005E025C">
          <w:rPr>
            <w:rStyle w:val="ac"/>
            <w:rFonts w:eastAsiaTheme="minorEastAsia"/>
            <w:lang w:val="en-US"/>
          </w:rPr>
          <w:t>https://osf.io/zv628</w:t>
        </w:r>
      </w:hyperlink>
      <w:r w:rsidRPr="00A37F7F">
        <w:rPr>
          <w:rFonts w:eastAsiaTheme="minorEastAsia"/>
          <w:lang w:val="en-US"/>
        </w:rPr>
        <w:t>. The de-identified raw data from our lab (Dataset 0) is available at https://doi.org/10.57760/ sciencedb.08117. The simulated data is accessible on GitHub (https://github.com/ Chuan-Peng-Lab/ReliabilitySPE).</w:t>
      </w:r>
    </w:p>
    <w:p w14:paraId="119F7490" w14:textId="77777777" w:rsidR="00A37F7F" w:rsidRPr="00A37F7F" w:rsidRDefault="00A37F7F" w:rsidP="00A37F7F">
      <w:pPr>
        <w:pStyle w:val="1"/>
        <w:keepNext w:val="0"/>
        <w:keepLines w:val="0"/>
        <w:spacing w:before="0" w:after="0"/>
        <w:rPr>
          <w:rFonts w:eastAsia="Calibri"/>
          <w:b/>
          <w:sz w:val="42"/>
          <w:szCs w:val="42"/>
        </w:rPr>
      </w:pPr>
      <w:r w:rsidRPr="00A37F7F">
        <w:rPr>
          <w:rFonts w:eastAsia="Calibri"/>
          <w:b/>
          <w:sz w:val="42"/>
          <w:szCs w:val="42"/>
        </w:rPr>
        <w:t>Code Availability</w:t>
      </w:r>
    </w:p>
    <w:p w14:paraId="602A6906" w14:textId="78BAA349" w:rsidR="00A37F7F" w:rsidRDefault="00A37F7F" w:rsidP="00A37F7F">
      <w:pPr>
        <w:rPr>
          <w:rFonts w:eastAsiaTheme="minorEastAsia"/>
          <w:lang w:val="en-US"/>
        </w:rPr>
      </w:pPr>
      <w:r w:rsidRPr="00A37F7F">
        <w:rPr>
          <w:rFonts w:eastAsiaTheme="minorEastAsia"/>
          <w:lang w:val="en-US"/>
        </w:rPr>
        <w:t>Code used to simulate and analyze the data is made accessible at https://github.com/ Chuan-Peng-Lab/ReliabilitySPE.</w:t>
      </w:r>
    </w:p>
    <w:p w14:paraId="7F20DF2A" w14:textId="77777777" w:rsidR="00A37F7F" w:rsidRPr="006A5A80" w:rsidRDefault="00A37F7F" w:rsidP="00A37F7F">
      <w:pPr>
        <w:rPr>
          <w:rFonts w:eastAsiaTheme="minorEastAsia" w:hint="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58" w:name="_Toc129530174"/>
      <w:bookmarkStart w:id="59" w:name="_Toc129530204"/>
      <w:bookmarkStart w:id="60" w:name="_Toc134275438"/>
      <w:r w:rsidRPr="006A5A80">
        <w:rPr>
          <w:rFonts w:eastAsia="Calibri"/>
          <w:b/>
          <w:sz w:val="42"/>
          <w:szCs w:val="42"/>
        </w:rPr>
        <w:t>Competing interests</w:t>
      </w:r>
      <w:bookmarkEnd w:id="58"/>
      <w:bookmarkEnd w:id="59"/>
      <w:bookmarkEnd w:id="60"/>
    </w:p>
    <w:p w14:paraId="38CB1ED7" w14:textId="29A0CBF0" w:rsidR="00F25571" w:rsidRPr="007370B2" w:rsidRDefault="00BA0079" w:rsidP="007370B2">
      <w:pPr>
        <w:rPr>
          <w:lang w:val="en-US"/>
        </w:rPr>
      </w:pPr>
      <w:r w:rsidRPr="006A5A80">
        <w:rPr>
          <w:lang w:val="en-US"/>
        </w:rPr>
        <w:t>The authors declare no competing interests.</w:t>
      </w:r>
      <w:r w:rsidR="00F25571" w:rsidRPr="006A5A80">
        <w:rPr>
          <w:rFonts w:eastAsia="Calibri"/>
          <w:b/>
          <w:sz w:val="42"/>
          <w:szCs w:val="42"/>
        </w:rPr>
        <w:br w:type="page"/>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lastRenderedPageBreak/>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1" w:name="_Toc129530178"/>
      <w:bookmarkStart w:id="62" w:name="_Toc129530208"/>
      <w:bookmarkStart w:id="63" w:name="_Toc134275440"/>
      <w:r w:rsidRPr="006A5A80">
        <w:rPr>
          <w:rFonts w:eastAsia="Calibri"/>
          <w:b/>
          <w:sz w:val="42"/>
          <w:szCs w:val="42"/>
        </w:rPr>
        <w:lastRenderedPageBreak/>
        <w:t>References</w:t>
      </w:r>
      <w:bookmarkEnd w:id="61"/>
      <w:bookmarkEnd w:id="62"/>
      <w:bookmarkEnd w:id="63"/>
      <w:r w:rsidRPr="006A5A80">
        <w:rPr>
          <w:rFonts w:eastAsia="Calibri"/>
          <w:b/>
          <w:sz w:val="42"/>
          <w:szCs w:val="42"/>
        </w:rPr>
        <w:t xml:space="preserve"> </w:t>
      </w:r>
    </w:p>
    <w:p w14:paraId="59DD3D1A" w14:textId="77777777" w:rsidR="00B03D7E" w:rsidRPr="006A5A80" w:rsidRDefault="00B03D7E">
      <w:pPr>
        <w:rPr>
          <w:rFonts w:eastAsiaTheme="minorEastAsia"/>
        </w:rPr>
      </w:pPr>
    </w:p>
    <w:p w14:paraId="6947EAE4" w14:textId="77777777" w:rsidR="00F1405B" w:rsidRPr="00F1405B" w:rsidRDefault="00B03D7E" w:rsidP="00F1405B">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1405B" w:rsidRPr="00F1405B">
        <w:rPr>
          <w:noProof/>
        </w:rPr>
        <w:t xml:space="preserve">Braun, A., et al. (2018). Adaptive history biases result from confidence-weighted accumulation of past choices. </w:t>
      </w:r>
      <w:r w:rsidR="00F1405B" w:rsidRPr="00F1405B">
        <w:rPr>
          <w:i/>
          <w:noProof/>
        </w:rPr>
        <w:t>Journal of Neuroscience, 38</w:t>
      </w:r>
      <w:r w:rsidR="00F1405B" w:rsidRPr="00F1405B">
        <w:rPr>
          <w:noProof/>
        </w:rPr>
        <w:t xml:space="preserve">(10), 2418-2429. </w:t>
      </w:r>
    </w:p>
    <w:p w14:paraId="5291E02A" w14:textId="77777777" w:rsidR="00F1405B" w:rsidRPr="00F1405B" w:rsidRDefault="00F1405B" w:rsidP="00F1405B">
      <w:pPr>
        <w:pStyle w:val="EndNoteBibliography"/>
        <w:rPr>
          <w:noProof/>
        </w:rPr>
      </w:pPr>
    </w:p>
    <w:p w14:paraId="400176D9" w14:textId="0A457711" w:rsidR="00F1405B" w:rsidRPr="00F1405B" w:rsidRDefault="00F1405B" w:rsidP="00F1405B">
      <w:pPr>
        <w:pStyle w:val="EndNoteBibliography"/>
        <w:ind w:left="720" w:hanging="720"/>
        <w:rPr>
          <w:noProof/>
        </w:rPr>
      </w:pPr>
      <w:r w:rsidRPr="00F1405B">
        <w:rPr>
          <w:noProof/>
        </w:rPr>
        <w:t xml:space="preserve">Bukowski, H., et al. (2021). Socio-cognitive training impacts emotional and perceptual self-salience but not self-other distinction. </w:t>
      </w:r>
      <w:r w:rsidRPr="00F1405B">
        <w:rPr>
          <w:i/>
          <w:noProof/>
        </w:rPr>
        <w:t>Acta psychologica, 216</w:t>
      </w:r>
      <w:r w:rsidRPr="00F1405B">
        <w:rPr>
          <w:noProof/>
        </w:rPr>
        <w:t xml:space="preserve">, 103297. </w:t>
      </w:r>
      <w:hyperlink r:id="rId16" w:history="1">
        <w:r w:rsidRPr="00F1405B">
          <w:rPr>
            <w:rStyle w:val="ac"/>
            <w:noProof/>
          </w:rPr>
          <w:t>https://doi.org/10.1016/j.actpsy.2021.103297</w:t>
        </w:r>
      </w:hyperlink>
      <w:r w:rsidRPr="00F1405B">
        <w:rPr>
          <w:noProof/>
        </w:rPr>
        <w:t xml:space="preserve"> </w:t>
      </w:r>
    </w:p>
    <w:p w14:paraId="180CCAD0" w14:textId="77777777" w:rsidR="00F1405B" w:rsidRPr="00F1405B" w:rsidRDefault="00F1405B" w:rsidP="00F1405B">
      <w:pPr>
        <w:pStyle w:val="EndNoteBibliography"/>
        <w:rPr>
          <w:noProof/>
        </w:rPr>
      </w:pPr>
    </w:p>
    <w:p w14:paraId="781CEF71" w14:textId="7C71B639" w:rsidR="00F1405B" w:rsidRPr="00F1405B" w:rsidRDefault="00F1405B" w:rsidP="00F1405B">
      <w:pPr>
        <w:pStyle w:val="EndNoteBibliography"/>
        <w:ind w:left="720" w:hanging="720"/>
        <w:rPr>
          <w:noProof/>
        </w:rPr>
      </w:pPr>
      <w:r w:rsidRPr="00F1405B">
        <w:rPr>
          <w:noProof/>
        </w:rPr>
        <w:t xml:space="preserve">Cheng, M., &amp; Tseng, C.-h. (2019). Saliency at first sight: instant identity referential advantage toward a newly met partner. </w:t>
      </w:r>
      <w:r w:rsidRPr="00F1405B">
        <w:rPr>
          <w:i/>
          <w:noProof/>
        </w:rPr>
        <w:t>Cognitive Research: Principles and Implications, 4</w:t>
      </w:r>
      <w:r w:rsidRPr="00F1405B">
        <w:rPr>
          <w:noProof/>
        </w:rPr>
        <w:t xml:space="preserve">(1), 1-18. </w:t>
      </w:r>
      <w:hyperlink r:id="rId17" w:history="1">
        <w:r w:rsidRPr="00F1405B">
          <w:rPr>
            <w:rStyle w:val="ac"/>
            <w:noProof/>
          </w:rPr>
          <w:t>https://doi.org/10.1186/s41235-019-0186-z</w:t>
        </w:r>
      </w:hyperlink>
      <w:r w:rsidRPr="00F1405B">
        <w:rPr>
          <w:noProof/>
        </w:rPr>
        <w:t xml:space="preserve"> </w:t>
      </w:r>
    </w:p>
    <w:p w14:paraId="5EF4D377" w14:textId="77777777" w:rsidR="00F1405B" w:rsidRPr="00F1405B" w:rsidRDefault="00F1405B" w:rsidP="00F1405B">
      <w:pPr>
        <w:pStyle w:val="EndNoteBibliography"/>
        <w:rPr>
          <w:noProof/>
        </w:rPr>
      </w:pPr>
    </w:p>
    <w:p w14:paraId="705C4252" w14:textId="0ACEA0B4" w:rsidR="00F1405B" w:rsidRPr="00F1405B" w:rsidRDefault="00F1405B" w:rsidP="00F1405B">
      <w:pPr>
        <w:pStyle w:val="EndNoteBibliography"/>
        <w:ind w:left="720" w:hanging="720"/>
        <w:rPr>
          <w:noProof/>
        </w:rPr>
      </w:pPr>
      <w:r w:rsidRPr="00F1405B">
        <w:rPr>
          <w:noProof/>
        </w:rPr>
        <w:t xml:space="preserve">Cherry, E.C. (1953). Some experiments on the recognition of speech, with one and with two ears. </w:t>
      </w:r>
      <w:r w:rsidRPr="00F1405B">
        <w:rPr>
          <w:i/>
          <w:noProof/>
        </w:rPr>
        <w:t>The Journal of the acoustical society of America, 25</w:t>
      </w:r>
      <w:r w:rsidRPr="00F1405B">
        <w:rPr>
          <w:noProof/>
        </w:rPr>
        <w:t xml:space="preserve">(5), 975-979. </w:t>
      </w:r>
      <w:hyperlink r:id="rId18" w:history="1">
        <w:r w:rsidRPr="00F1405B">
          <w:rPr>
            <w:rStyle w:val="ac"/>
            <w:noProof/>
          </w:rPr>
          <w:t>https://doi.org/10.1121/1.1907229</w:t>
        </w:r>
      </w:hyperlink>
      <w:r w:rsidRPr="00F1405B">
        <w:rPr>
          <w:noProof/>
        </w:rPr>
        <w:t xml:space="preserve"> </w:t>
      </w:r>
    </w:p>
    <w:p w14:paraId="42C4CE19" w14:textId="77777777" w:rsidR="00F1405B" w:rsidRPr="00F1405B" w:rsidRDefault="00F1405B" w:rsidP="00F1405B">
      <w:pPr>
        <w:pStyle w:val="EndNoteBibliography"/>
        <w:rPr>
          <w:noProof/>
        </w:rPr>
      </w:pPr>
    </w:p>
    <w:p w14:paraId="79263E68" w14:textId="747A6B7F" w:rsidR="00F1405B" w:rsidRPr="00F1405B" w:rsidRDefault="00F1405B" w:rsidP="00F1405B">
      <w:pPr>
        <w:pStyle w:val="EndNoteBibliography"/>
        <w:ind w:left="720" w:hanging="720"/>
        <w:rPr>
          <w:noProof/>
        </w:rPr>
      </w:pPr>
      <w:r w:rsidRPr="00F1405B">
        <w:rPr>
          <w:noProof/>
        </w:rPr>
        <w:t xml:space="preserve">Cicchetti, D.V., &amp; Sparrow, S.A. (1981). Developing criteria for establishing interrater reliability of specific items: applications to assessment of adaptive behavior. </w:t>
      </w:r>
      <w:r w:rsidRPr="00F1405B">
        <w:rPr>
          <w:i/>
          <w:noProof/>
        </w:rPr>
        <w:t>Am J Ment Defic, 86</w:t>
      </w:r>
      <w:r w:rsidRPr="00F1405B">
        <w:rPr>
          <w:noProof/>
        </w:rPr>
        <w:t xml:space="preserve">(2), 127-137. </w:t>
      </w:r>
      <w:hyperlink r:id="rId19" w:history="1">
        <w:r w:rsidRPr="00F1405B">
          <w:rPr>
            <w:rStyle w:val="ac"/>
            <w:noProof/>
          </w:rPr>
          <w:t>https://psycnet.apa.org/record/1982-00095-001</w:t>
        </w:r>
      </w:hyperlink>
      <w:r w:rsidRPr="00F1405B">
        <w:rPr>
          <w:noProof/>
        </w:rPr>
        <w:t xml:space="preserve"> </w:t>
      </w:r>
    </w:p>
    <w:p w14:paraId="4BFE8CA5" w14:textId="77777777" w:rsidR="00F1405B" w:rsidRPr="00F1405B" w:rsidRDefault="00F1405B" w:rsidP="00F1405B">
      <w:pPr>
        <w:pStyle w:val="EndNoteBibliography"/>
        <w:rPr>
          <w:noProof/>
        </w:rPr>
      </w:pPr>
    </w:p>
    <w:p w14:paraId="160C5227" w14:textId="77777777" w:rsidR="00F1405B" w:rsidRPr="00F1405B" w:rsidRDefault="00F1405B" w:rsidP="00F1405B">
      <w:pPr>
        <w:pStyle w:val="EndNoteBibliography"/>
        <w:ind w:left="720" w:hanging="720"/>
        <w:rPr>
          <w:noProof/>
        </w:rPr>
      </w:pPr>
      <w:r w:rsidRPr="00F1405B">
        <w:rPr>
          <w:noProof/>
        </w:rPr>
        <w:t xml:space="preserve">Clark, K., et al. (2022). Test-retest reliability for common tasks in vision science. </w:t>
      </w:r>
      <w:r w:rsidRPr="00F1405B">
        <w:rPr>
          <w:i/>
          <w:noProof/>
        </w:rPr>
        <w:t>Journal of Vision, 22</w:t>
      </w:r>
      <w:r w:rsidRPr="00F1405B">
        <w:rPr>
          <w:noProof/>
        </w:rPr>
        <w:t xml:space="preserve">(8), 18-18. </w:t>
      </w:r>
    </w:p>
    <w:p w14:paraId="495E19BB" w14:textId="77777777" w:rsidR="00F1405B" w:rsidRPr="00F1405B" w:rsidRDefault="00F1405B" w:rsidP="00F1405B">
      <w:pPr>
        <w:pStyle w:val="EndNoteBibliography"/>
        <w:rPr>
          <w:noProof/>
        </w:rPr>
      </w:pPr>
    </w:p>
    <w:p w14:paraId="69227147" w14:textId="06979A92" w:rsidR="00F1405B" w:rsidRPr="00F1405B" w:rsidRDefault="00F1405B" w:rsidP="00F1405B">
      <w:pPr>
        <w:pStyle w:val="EndNoteBibliography"/>
        <w:ind w:left="720" w:hanging="720"/>
        <w:rPr>
          <w:noProof/>
        </w:rPr>
      </w:pPr>
      <w:r w:rsidRPr="00F1405B">
        <w:rPr>
          <w:noProof/>
        </w:rPr>
        <w:t xml:space="preserve">Constable, M.D., et al. (2021). Affective compatibility with the self modulates the self-prioritisation effect. </w:t>
      </w:r>
      <w:r w:rsidRPr="00F1405B">
        <w:rPr>
          <w:i/>
          <w:noProof/>
        </w:rPr>
        <w:t>Cognition and Emotion, 35</w:t>
      </w:r>
      <w:r w:rsidRPr="00F1405B">
        <w:rPr>
          <w:noProof/>
        </w:rPr>
        <w:t xml:space="preserve">(2), 291-304. </w:t>
      </w:r>
      <w:hyperlink r:id="rId20" w:history="1">
        <w:r w:rsidRPr="00F1405B">
          <w:rPr>
            <w:rStyle w:val="ac"/>
            <w:noProof/>
          </w:rPr>
          <w:t>https://doi.org/10.1080/02699931.2020.1839383</w:t>
        </w:r>
      </w:hyperlink>
      <w:r w:rsidRPr="00F1405B">
        <w:rPr>
          <w:noProof/>
        </w:rPr>
        <w:t xml:space="preserve"> </w:t>
      </w:r>
    </w:p>
    <w:p w14:paraId="38F80BE9" w14:textId="77777777" w:rsidR="00F1405B" w:rsidRPr="00F1405B" w:rsidRDefault="00F1405B" w:rsidP="00F1405B">
      <w:pPr>
        <w:pStyle w:val="EndNoteBibliography"/>
        <w:rPr>
          <w:noProof/>
        </w:rPr>
      </w:pPr>
    </w:p>
    <w:p w14:paraId="422BBBA7" w14:textId="570AC71B" w:rsidR="00F1405B" w:rsidRPr="00F1405B" w:rsidRDefault="00F1405B" w:rsidP="00F1405B">
      <w:pPr>
        <w:pStyle w:val="EndNoteBibliography"/>
        <w:ind w:left="720" w:hanging="720"/>
        <w:rPr>
          <w:noProof/>
        </w:rPr>
      </w:pPr>
      <w:r w:rsidRPr="00F1405B">
        <w:rPr>
          <w:noProof/>
        </w:rPr>
        <w:t xml:space="preserve">Constable, M.D., et al. (2019). Relevant for us? We-prioritization in cognitive processing. </w:t>
      </w:r>
      <w:r w:rsidRPr="00F1405B">
        <w:rPr>
          <w:i/>
          <w:noProof/>
        </w:rPr>
        <w:t>Journal of Experimental Psychology: Human Perception and Performance, 45</w:t>
      </w:r>
      <w:r w:rsidRPr="00F1405B">
        <w:rPr>
          <w:noProof/>
        </w:rPr>
        <w:t xml:space="preserve">(12). </w:t>
      </w:r>
      <w:hyperlink r:id="rId21" w:history="1">
        <w:r w:rsidRPr="00F1405B">
          <w:rPr>
            <w:rStyle w:val="ac"/>
            <w:noProof/>
          </w:rPr>
          <w:t>https://doi.org/10.1037/xhp0000691</w:t>
        </w:r>
      </w:hyperlink>
      <w:r w:rsidRPr="00F1405B">
        <w:rPr>
          <w:noProof/>
        </w:rPr>
        <w:t xml:space="preserve"> </w:t>
      </w:r>
    </w:p>
    <w:p w14:paraId="59370385" w14:textId="77777777" w:rsidR="00F1405B" w:rsidRPr="00F1405B" w:rsidRDefault="00F1405B" w:rsidP="00F1405B">
      <w:pPr>
        <w:pStyle w:val="EndNoteBibliography"/>
        <w:rPr>
          <w:noProof/>
        </w:rPr>
      </w:pPr>
    </w:p>
    <w:p w14:paraId="490D7780" w14:textId="1B5CBE6E" w:rsidR="00F1405B" w:rsidRPr="00F1405B" w:rsidRDefault="00F1405B" w:rsidP="00F1405B">
      <w:pPr>
        <w:pStyle w:val="EndNoteBibliography"/>
        <w:ind w:left="720" w:hanging="720"/>
        <w:rPr>
          <w:noProof/>
        </w:rPr>
      </w:pPr>
      <w:r w:rsidRPr="00F1405B">
        <w:rPr>
          <w:noProof/>
        </w:rPr>
        <w:t xml:space="preserve">Constable, M.D., &amp; Knoblich, G. (2020). Sticking together? Re-binding previous other-associated stimuli interferes with self-verification but not partner-verification. </w:t>
      </w:r>
      <w:r w:rsidRPr="00F1405B">
        <w:rPr>
          <w:i/>
          <w:noProof/>
        </w:rPr>
        <w:t>Acta psychologica, 210</w:t>
      </w:r>
      <w:r w:rsidRPr="00F1405B">
        <w:rPr>
          <w:noProof/>
        </w:rPr>
        <w:t xml:space="preserve">, 103167. </w:t>
      </w:r>
      <w:hyperlink r:id="rId22" w:history="1">
        <w:r w:rsidRPr="00F1405B">
          <w:rPr>
            <w:rStyle w:val="ac"/>
            <w:noProof/>
          </w:rPr>
          <w:t>https://doi.org/10.1016/j.actpsy.2020.103167</w:t>
        </w:r>
      </w:hyperlink>
      <w:r w:rsidRPr="00F1405B">
        <w:rPr>
          <w:noProof/>
        </w:rPr>
        <w:t xml:space="preserve"> </w:t>
      </w:r>
    </w:p>
    <w:p w14:paraId="4A7FE79E" w14:textId="77777777" w:rsidR="00F1405B" w:rsidRPr="00F1405B" w:rsidRDefault="00F1405B" w:rsidP="00F1405B">
      <w:pPr>
        <w:pStyle w:val="EndNoteBibliography"/>
        <w:rPr>
          <w:noProof/>
        </w:rPr>
      </w:pPr>
    </w:p>
    <w:p w14:paraId="286679D8" w14:textId="2EAF02E4" w:rsidR="00F1405B" w:rsidRPr="00F1405B" w:rsidRDefault="00F1405B" w:rsidP="00F1405B">
      <w:pPr>
        <w:pStyle w:val="EndNoteBibliography"/>
        <w:ind w:left="720" w:hanging="720"/>
        <w:rPr>
          <w:noProof/>
        </w:rPr>
      </w:pPr>
      <w:r w:rsidRPr="00F1405B">
        <w:rPr>
          <w:noProof/>
        </w:rPr>
        <w:t xml:space="preserve">Constable, M.D., et al. (2019). It is not in the details: Self-related shapes are rapidly classified but their features are not better remembered. </w:t>
      </w:r>
      <w:r w:rsidRPr="00F1405B">
        <w:rPr>
          <w:i/>
          <w:noProof/>
        </w:rPr>
        <w:t>Memory &amp; Cognition, 47</w:t>
      </w:r>
      <w:r w:rsidRPr="00F1405B">
        <w:rPr>
          <w:noProof/>
        </w:rPr>
        <w:t xml:space="preserve">, 1145-1157. </w:t>
      </w:r>
      <w:hyperlink r:id="rId23" w:history="1">
        <w:r w:rsidRPr="00F1405B">
          <w:rPr>
            <w:rStyle w:val="ac"/>
            <w:noProof/>
          </w:rPr>
          <w:t>https://doi.org/10.3758/s13421-019-00924-6</w:t>
        </w:r>
      </w:hyperlink>
      <w:r w:rsidRPr="00F1405B">
        <w:rPr>
          <w:noProof/>
        </w:rPr>
        <w:t xml:space="preserve"> </w:t>
      </w:r>
    </w:p>
    <w:p w14:paraId="53617241" w14:textId="77777777" w:rsidR="00F1405B" w:rsidRPr="00F1405B" w:rsidRDefault="00F1405B" w:rsidP="00F1405B">
      <w:pPr>
        <w:pStyle w:val="EndNoteBibliography"/>
        <w:rPr>
          <w:noProof/>
        </w:rPr>
      </w:pPr>
    </w:p>
    <w:p w14:paraId="46D3697F" w14:textId="092C50FB" w:rsidR="00F1405B" w:rsidRPr="00F1405B" w:rsidRDefault="00F1405B" w:rsidP="00F1405B">
      <w:pPr>
        <w:pStyle w:val="EndNoteBibliography"/>
        <w:ind w:left="720" w:hanging="720"/>
        <w:rPr>
          <w:noProof/>
        </w:rPr>
      </w:pPr>
      <w:r w:rsidRPr="00F1405B">
        <w:rPr>
          <w:noProof/>
        </w:rPr>
        <w:t xml:space="preserve">Conway, M.A., &amp; Dewhurst, S.A. (1995). The self and recollective experience. </w:t>
      </w:r>
      <w:r w:rsidRPr="00F1405B">
        <w:rPr>
          <w:i/>
          <w:noProof/>
        </w:rPr>
        <w:t>Applied Cognitive Psychology, 9</w:t>
      </w:r>
      <w:r w:rsidRPr="00F1405B">
        <w:rPr>
          <w:noProof/>
        </w:rPr>
        <w:t xml:space="preserve">(1), 1-19. </w:t>
      </w:r>
      <w:hyperlink r:id="rId24" w:history="1">
        <w:r w:rsidRPr="00F1405B">
          <w:rPr>
            <w:rStyle w:val="ac"/>
            <w:noProof/>
          </w:rPr>
          <w:t>https://doi.org/10.1002/acp.2350090102</w:t>
        </w:r>
      </w:hyperlink>
      <w:r w:rsidRPr="00F1405B">
        <w:rPr>
          <w:noProof/>
        </w:rPr>
        <w:t xml:space="preserve"> </w:t>
      </w:r>
    </w:p>
    <w:p w14:paraId="3A982082" w14:textId="77777777" w:rsidR="00F1405B" w:rsidRPr="00F1405B" w:rsidRDefault="00F1405B" w:rsidP="00F1405B">
      <w:pPr>
        <w:pStyle w:val="EndNoteBibliography"/>
        <w:rPr>
          <w:noProof/>
        </w:rPr>
      </w:pPr>
    </w:p>
    <w:p w14:paraId="5D2A9BAD" w14:textId="4B952A62" w:rsidR="00F1405B" w:rsidRPr="00F1405B" w:rsidRDefault="00F1405B" w:rsidP="00F1405B">
      <w:pPr>
        <w:pStyle w:val="EndNoteBibliography"/>
        <w:ind w:left="720" w:hanging="720"/>
        <w:rPr>
          <w:noProof/>
        </w:rPr>
      </w:pPr>
      <w:r w:rsidRPr="00F1405B">
        <w:rPr>
          <w:noProof/>
        </w:rPr>
        <w:t xml:space="preserve">Craik, F.I.M., &amp; Tulving, E. (1975). Depth of processing and the retention of words in episodic memory. </w:t>
      </w:r>
      <w:r w:rsidRPr="00F1405B">
        <w:rPr>
          <w:i/>
          <w:noProof/>
        </w:rPr>
        <w:t>Journal of Experimental Psychology: General, 104</w:t>
      </w:r>
      <w:r w:rsidRPr="00F1405B">
        <w:rPr>
          <w:noProof/>
        </w:rPr>
        <w:t xml:space="preserve">(3), 268-294. </w:t>
      </w:r>
      <w:hyperlink r:id="rId25" w:history="1">
        <w:r w:rsidRPr="00F1405B">
          <w:rPr>
            <w:rStyle w:val="ac"/>
            <w:noProof/>
          </w:rPr>
          <w:t>https://doi.org/10.1037/0096-3445.104.3.268</w:t>
        </w:r>
      </w:hyperlink>
      <w:r w:rsidRPr="00F1405B">
        <w:rPr>
          <w:noProof/>
        </w:rPr>
        <w:t xml:space="preserve"> </w:t>
      </w:r>
    </w:p>
    <w:p w14:paraId="7D832491" w14:textId="77777777" w:rsidR="00F1405B" w:rsidRPr="00F1405B" w:rsidRDefault="00F1405B" w:rsidP="00F1405B">
      <w:pPr>
        <w:pStyle w:val="EndNoteBibliography"/>
        <w:rPr>
          <w:noProof/>
        </w:rPr>
      </w:pPr>
    </w:p>
    <w:p w14:paraId="2EE1329F" w14:textId="5C13EF3F" w:rsidR="00F1405B" w:rsidRPr="00F1405B" w:rsidRDefault="00F1405B" w:rsidP="00F1405B">
      <w:pPr>
        <w:pStyle w:val="EndNoteBibliography"/>
        <w:ind w:left="720" w:hanging="720"/>
        <w:rPr>
          <w:noProof/>
        </w:rPr>
      </w:pPr>
      <w:r w:rsidRPr="00F1405B">
        <w:rPr>
          <w:noProof/>
        </w:rPr>
        <w:t xml:space="preserve">Cunningham, S.J., &amp; Turk, D.J. (2017, Jun). Editorial: A review of self-processing biases in cognition. </w:t>
      </w:r>
      <w:r w:rsidRPr="00F1405B">
        <w:rPr>
          <w:i/>
          <w:noProof/>
        </w:rPr>
        <w:t>Quarterly journal of experimental psychology, 70</w:t>
      </w:r>
      <w:r w:rsidRPr="00F1405B">
        <w:rPr>
          <w:noProof/>
        </w:rPr>
        <w:t xml:space="preserve">(6), 987-995. </w:t>
      </w:r>
      <w:hyperlink r:id="rId26" w:history="1">
        <w:r w:rsidRPr="00F1405B">
          <w:rPr>
            <w:rStyle w:val="ac"/>
            <w:noProof/>
          </w:rPr>
          <w:t>https://doi.org/10.1080/17470218.2016.1276609</w:t>
        </w:r>
      </w:hyperlink>
      <w:r w:rsidRPr="00F1405B">
        <w:rPr>
          <w:noProof/>
        </w:rPr>
        <w:t xml:space="preserve"> </w:t>
      </w:r>
    </w:p>
    <w:p w14:paraId="43F6AD9F" w14:textId="77777777" w:rsidR="00F1405B" w:rsidRPr="00F1405B" w:rsidRDefault="00F1405B" w:rsidP="00F1405B">
      <w:pPr>
        <w:pStyle w:val="EndNoteBibliography"/>
        <w:rPr>
          <w:noProof/>
        </w:rPr>
      </w:pPr>
    </w:p>
    <w:p w14:paraId="78ADBB0B" w14:textId="13420C4A" w:rsidR="00F1405B" w:rsidRPr="00F1405B" w:rsidRDefault="00F1405B" w:rsidP="00F1405B">
      <w:pPr>
        <w:pStyle w:val="EndNoteBibliography"/>
        <w:ind w:left="720" w:hanging="720"/>
        <w:rPr>
          <w:noProof/>
        </w:rPr>
      </w:pPr>
      <w:r w:rsidRPr="00F1405B">
        <w:rPr>
          <w:noProof/>
        </w:rPr>
        <w:t xml:space="preserve">Cunningham, S.J., et al. (2008). Yours or mine? Ownership and memory. </w:t>
      </w:r>
      <w:r w:rsidRPr="00F1405B">
        <w:rPr>
          <w:i/>
          <w:noProof/>
        </w:rPr>
        <w:t>Consciousness and cognition, 17</w:t>
      </w:r>
      <w:r w:rsidRPr="00F1405B">
        <w:rPr>
          <w:noProof/>
        </w:rPr>
        <w:t xml:space="preserve">(1), 312-318. </w:t>
      </w:r>
      <w:hyperlink r:id="rId27" w:history="1">
        <w:r w:rsidRPr="00F1405B">
          <w:rPr>
            <w:rStyle w:val="ac"/>
            <w:noProof/>
          </w:rPr>
          <w:t>https://doi.org/10.1016/j.concog.2007.04.003</w:t>
        </w:r>
      </w:hyperlink>
      <w:r w:rsidRPr="00F1405B">
        <w:rPr>
          <w:noProof/>
        </w:rPr>
        <w:t xml:space="preserve"> </w:t>
      </w:r>
    </w:p>
    <w:p w14:paraId="2214B336" w14:textId="77777777" w:rsidR="00F1405B" w:rsidRPr="00F1405B" w:rsidRDefault="00F1405B" w:rsidP="00F1405B">
      <w:pPr>
        <w:pStyle w:val="EndNoteBibliography"/>
        <w:rPr>
          <w:noProof/>
        </w:rPr>
      </w:pPr>
    </w:p>
    <w:p w14:paraId="17C93AD6" w14:textId="757D04D5" w:rsidR="00F1405B" w:rsidRPr="00F1405B" w:rsidRDefault="00F1405B" w:rsidP="00F1405B">
      <w:pPr>
        <w:pStyle w:val="EndNoteBibliography"/>
        <w:ind w:left="720" w:hanging="720"/>
        <w:rPr>
          <w:noProof/>
        </w:rPr>
      </w:pPr>
      <w:r w:rsidRPr="00F1405B">
        <w:rPr>
          <w:noProof/>
        </w:rPr>
        <w:t xml:space="preserve">Desebrock, C., et al. (2018). Self-reference in action: Arm-movement responses are enhanced in perceptual matching. </w:t>
      </w:r>
      <w:r w:rsidRPr="00F1405B">
        <w:rPr>
          <w:i/>
          <w:noProof/>
        </w:rPr>
        <w:t>Acta psychologica, 190</w:t>
      </w:r>
      <w:r w:rsidRPr="00F1405B">
        <w:rPr>
          <w:noProof/>
        </w:rPr>
        <w:t xml:space="preserve">, 258-266. </w:t>
      </w:r>
      <w:hyperlink r:id="rId28" w:history="1">
        <w:r w:rsidRPr="00F1405B">
          <w:rPr>
            <w:rStyle w:val="ac"/>
            <w:noProof/>
          </w:rPr>
          <w:t>https://doi.org/10.1016/j.actpsy.2018.08.009</w:t>
        </w:r>
      </w:hyperlink>
      <w:r w:rsidRPr="00F1405B">
        <w:rPr>
          <w:noProof/>
        </w:rPr>
        <w:t xml:space="preserve"> </w:t>
      </w:r>
    </w:p>
    <w:p w14:paraId="25A32BC6" w14:textId="77777777" w:rsidR="00F1405B" w:rsidRPr="00F1405B" w:rsidRDefault="00F1405B" w:rsidP="00F1405B">
      <w:pPr>
        <w:pStyle w:val="EndNoteBibliography"/>
        <w:rPr>
          <w:noProof/>
        </w:rPr>
      </w:pPr>
    </w:p>
    <w:p w14:paraId="030FD5B1" w14:textId="05F3124B" w:rsidR="00F1405B" w:rsidRPr="00F1405B" w:rsidRDefault="00F1405B" w:rsidP="00F1405B">
      <w:pPr>
        <w:pStyle w:val="EndNoteBibliography"/>
        <w:ind w:left="720" w:hanging="720"/>
        <w:rPr>
          <w:noProof/>
        </w:rPr>
      </w:pPr>
      <w:r w:rsidRPr="00F1405B">
        <w:rPr>
          <w:noProof/>
        </w:rPr>
        <w:t xml:space="preserve">Enock, F., et al. (2018). Self and team prioritisation effects in perceptual matching: Evidence for a shared representation. </w:t>
      </w:r>
      <w:r w:rsidRPr="00F1405B">
        <w:rPr>
          <w:i/>
          <w:noProof/>
        </w:rPr>
        <w:t>Acta psychologica, 182</w:t>
      </w:r>
      <w:r w:rsidRPr="00F1405B">
        <w:rPr>
          <w:noProof/>
        </w:rPr>
        <w:t xml:space="preserve">, 107-118. </w:t>
      </w:r>
      <w:hyperlink r:id="rId29" w:history="1">
        <w:r w:rsidRPr="00F1405B">
          <w:rPr>
            <w:rStyle w:val="ac"/>
            <w:noProof/>
          </w:rPr>
          <w:t>https://doi.org/10.1016/j.actpsy.2017.11.011</w:t>
        </w:r>
      </w:hyperlink>
      <w:r w:rsidRPr="00F1405B">
        <w:rPr>
          <w:noProof/>
        </w:rPr>
        <w:t xml:space="preserve"> </w:t>
      </w:r>
    </w:p>
    <w:p w14:paraId="4D47B933" w14:textId="77777777" w:rsidR="00F1405B" w:rsidRPr="00F1405B" w:rsidRDefault="00F1405B" w:rsidP="00F1405B">
      <w:pPr>
        <w:pStyle w:val="EndNoteBibliography"/>
        <w:rPr>
          <w:noProof/>
        </w:rPr>
      </w:pPr>
    </w:p>
    <w:p w14:paraId="2CC9B05F" w14:textId="0151FA74" w:rsidR="00F1405B" w:rsidRPr="00F1405B" w:rsidRDefault="00F1405B" w:rsidP="00F1405B">
      <w:pPr>
        <w:pStyle w:val="EndNoteBibliography"/>
        <w:ind w:left="720" w:hanging="720"/>
        <w:rPr>
          <w:noProof/>
        </w:rPr>
      </w:pPr>
      <w:r w:rsidRPr="00F1405B">
        <w:rPr>
          <w:noProof/>
        </w:rPr>
        <w:t xml:space="preserve">Enock, F.E., et al. (2020). Overlap in processing advantages for minimal ingroups and the self. </w:t>
      </w:r>
      <w:r w:rsidRPr="00F1405B">
        <w:rPr>
          <w:i/>
          <w:noProof/>
        </w:rPr>
        <w:t>Scientific Reports, 10</w:t>
      </w:r>
      <w:r w:rsidRPr="00F1405B">
        <w:rPr>
          <w:noProof/>
        </w:rPr>
        <w:t xml:space="preserve">(1), 18933. </w:t>
      </w:r>
      <w:hyperlink r:id="rId30" w:history="1">
        <w:r w:rsidRPr="00F1405B">
          <w:rPr>
            <w:rStyle w:val="ac"/>
            <w:noProof/>
          </w:rPr>
          <w:t>https://doi.org/10.1038/s41598-020-76001-9</w:t>
        </w:r>
      </w:hyperlink>
      <w:r w:rsidRPr="00F1405B">
        <w:rPr>
          <w:noProof/>
        </w:rPr>
        <w:t xml:space="preserve"> </w:t>
      </w:r>
    </w:p>
    <w:p w14:paraId="5ADF5819" w14:textId="77777777" w:rsidR="00F1405B" w:rsidRPr="00F1405B" w:rsidRDefault="00F1405B" w:rsidP="00F1405B">
      <w:pPr>
        <w:pStyle w:val="EndNoteBibliography"/>
        <w:rPr>
          <w:noProof/>
        </w:rPr>
      </w:pPr>
    </w:p>
    <w:p w14:paraId="4EA8020C" w14:textId="6B92DE9E" w:rsidR="00F1405B" w:rsidRPr="00F1405B" w:rsidRDefault="00F1405B" w:rsidP="00F1405B">
      <w:pPr>
        <w:pStyle w:val="EndNoteBibliography"/>
        <w:ind w:left="720" w:hanging="720"/>
        <w:rPr>
          <w:noProof/>
        </w:rPr>
      </w:pPr>
      <w:r w:rsidRPr="00F1405B">
        <w:rPr>
          <w:noProof/>
        </w:rPr>
        <w:t xml:space="preserve">Feng, C., et al. (2018). Neural representations of the multidimensional self in the cortical midline structures. </w:t>
      </w:r>
      <w:r w:rsidRPr="00F1405B">
        <w:rPr>
          <w:i/>
          <w:noProof/>
        </w:rPr>
        <w:t>NeuroImage, 183</w:t>
      </w:r>
      <w:r w:rsidRPr="00F1405B">
        <w:rPr>
          <w:noProof/>
        </w:rPr>
        <w:t xml:space="preserve">, 291-299. </w:t>
      </w:r>
      <w:hyperlink r:id="rId31" w:history="1">
        <w:r w:rsidRPr="00F1405B">
          <w:rPr>
            <w:rStyle w:val="ac"/>
            <w:noProof/>
          </w:rPr>
          <w:t>https://doi.org/10.1016/j.neuroimage.2018.08.018</w:t>
        </w:r>
      </w:hyperlink>
      <w:r w:rsidRPr="00F1405B">
        <w:rPr>
          <w:noProof/>
        </w:rPr>
        <w:t xml:space="preserve"> </w:t>
      </w:r>
    </w:p>
    <w:p w14:paraId="68E68E3C" w14:textId="77777777" w:rsidR="00F1405B" w:rsidRPr="00F1405B" w:rsidRDefault="00F1405B" w:rsidP="00F1405B">
      <w:pPr>
        <w:pStyle w:val="EndNoteBibliography"/>
        <w:rPr>
          <w:noProof/>
        </w:rPr>
      </w:pPr>
    </w:p>
    <w:p w14:paraId="532E526E" w14:textId="1B0AF7B1" w:rsidR="00F1405B" w:rsidRPr="00F1405B" w:rsidRDefault="00F1405B" w:rsidP="00F1405B">
      <w:pPr>
        <w:pStyle w:val="EndNoteBibliography"/>
        <w:ind w:left="720" w:hanging="720"/>
        <w:rPr>
          <w:noProof/>
        </w:rPr>
      </w:pPr>
      <w:r w:rsidRPr="00F1405B">
        <w:rPr>
          <w:noProof/>
        </w:rPr>
        <w:t xml:space="preserve">Feng, C., et al. (2020). Effect of intranasal oxytocin administration on self-other distinction: Modulations by psychological distance and gender. </w:t>
      </w:r>
      <w:r w:rsidRPr="00F1405B">
        <w:rPr>
          <w:i/>
          <w:noProof/>
        </w:rPr>
        <w:t>Psychoneuroendocrinology, 120</w:t>
      </w:r>
      <w:r w:rsidRPr="00F1405B">
        <w:rPr>
          <w:noProof/>
        </w:rPr>
        <w:t xml:space="preserve">, 104804. </w:t>
      </w:r>
      <w:hyperlink r:id="rId32" w:history="1">
        <w:r w:rsidRPr="00F1405B">
          <w:rPr>
            <w:rStyle w:val="ac"/>
            <w:noProof/>
          </w:rPr>
          <w:t>https://doi.org/10.1016/j.psyneuen.2020.104804</w:t>
        </w:r>
      </w:hyperlink>
      <w:r w:rsidRPr="00F1405B">
        <w:rPr>
          <w:noProof/>
        </w:rPr>
        <w:t xml:space="preserve"> </w:t>
      </w:r>
    </w:p>
    <w:p w14:paraId="7E8236D7" w14:textId="77777777" w:rsidR="00F1405B" w:rsidRPr="00F1405B" w:rsidRDefault="00F1405B" w:rsidP="00F1405B">
      <w:pPr>
        <w:pStyle w:val="EndNoteBibliography"/>
        <w:rPr>
          <w:noProof/>
        </w:rPr>
      </w:pPr>
    </w:p>
    <w:p w14:paraId="39ED6721" w14:textId="77777777" w:rsidR="00F1405B" w:rsidRPr="00F1405B" w:rsidRDefault="00F1405B" w:rsidP="00F1405B">
      <w:pPr>
        <w:pStyle w:val="EndNoteBibliography"/>
        <w:ind w:left="720" w:hanging="720"/>
        <w:rPr>
          <w:noProof/>
        </w:rPr>
      </w:pPr>
      <w:r w:rsidRPr="00F1405B">
        <w:rPr>
          <w:noProof/>
        </w:rPr>
        <w:t xml:space="preserve">Fischer, J., &amp; Whitney, D. (2014). Serial dependence in visual perception. </w:t>
      </w:r>
      <w:r w:rsidRPr="00F1405B">
        <w:rPr>
          <w:i/>
          <w:noProof/>
        </w:rPr>
        <w:t>Nature neuroscience, 17</w:t>
      </w:r>
      <w:r w:rsidRPr="00F1405B">
        <w:rPr>
          <w:noProof/>
        </w:rPr>
        <w:t xml:space="preserve">(5), 738-743. </w:t>
      </w:r>
    </w:p>
    <w:p w14:paraId="2C8CC7D4" w14:textId="77777777" w:rsidR="00F1405B" w:rsidRPr="00F1405B" w:rsidRDefault="00F1405B" w:rsidP="00F1405B">
      <w:pPr>
        <w:pStyle w:val="EndNoteBibliography"/>
        <w:rPr>
          <w:noProof/>
        </w:rPr>
      </w:pPr>
    </w:p>
    <w:p w14:paraId="7BA38FBA" w14:textId="37329B4B" w:rsidR="00F1405B" w:rsidRPr="00F1405B" w:rsidRDefault="00F1405B" w:rsidP="00F1405B">
      <w:pPr>
        <w:pStyle w:val="EndNoteBibliography"/>
        <w:ind w:left="720" w:hanging="720"/>
        <w:rPr>
          <w:noProof/>
        </w:rPr>
      </w:pPr>
      <w:r w:rsidRPr="00F1405B">
        <w:rPr>
          <w:noProof/>
        </w:rPr>
        <w:t xml:space="preserve">Fisher, R.A. (1992). Statistical methods for research workers. </w:t>
      </w:r>
      <w:r w:rsidRPr="00F1405B">
        <w:rPr>
          <w:i/>
          <w:noProof/>
        </w:rPr>
        <w:t>Springer New York</w:t>
      </w:r>
      <w:r w:rsidRPr="00F1405B">
        <w:rPr>
          <w:noProof/>
        </w:rPr>
        <w:t xml:space="preserve">. </w:t>
      </w:r>
      <w:hyperlink r:id="rId33" w:history="1">
        <w:r w:rsidRPr="00F1405B">
          <w:rPr>
            <w:rStyle w:val="ac"/>
            <w:noProof/>
          </w:rPr>
          <w:t>https://doi.org/10.1007/978-1-4612-4380-9_6</w:t>
        </w:r>
      </w:hyperlink>
      <w:r w:rsidRPr="00F1405B">
        <w:rPr>
          <w:noProof/>
        </w:rPr>
        <w:t xml:space="preserve"> </w:t>
      </w:r>
    </w:p>
    <w:p w14:paraId="105DB932" w14:textId="77777777" w:rsidR="00F1405B" w:rsidRPr="00F1405B" w:rsidRDefault="00F1405B" w:rsidP="00F1405B">
      <w:pPr>
        <w:pStyle w:val="EndNoteBibliography"/>
        <w:rPr>
          <w:noProof/>
        </w:rPr>
      </w:pPr>
    </w:p>
    <w:p w14:paraId="207E7099" w14:textId="4793E4D4" w:rsidR="00F1405B" w:rsidRPr="00F1405B" w:rsidRDefault="00F1405B" w:rsidP="00F1405B">
      <w:pPr>
        <w:pStyle w:val="EndNoteBibliography"/>
        <w:ind w:left="720" w:hanging="720"/>
        <w:rPr>
          <w:noProof/>
        </w:rPr>
      </w:pPr>
      <w:r w:rsidRPr="00F1405B">
        <w:rPr>
          <w:noProof/>
        </w:rPr>
        <w:t>Gillespie</w:t>
      </w:r>
      <w:r w:rsidRPr="00F1405B">
        <w:rPr>
          <w:rFonts w:hint="eastAsia"/>
          <w:noProof/>
        </w:rPr>
        <w:t>‐</w:t>
      </w:r>
      <w:r w:rsidRPr="00F1405B">
        <w:rPr>
          <w:noProof/>
        </w:rPr>
        <w:t>Smith, K., et al. (2018). The I in autism: Severity and social functioning in autism are related to self</w:t>
      </w:r>
      <w:r w:rsidRPr="00F1405B">
        <w:rPr>
          <w:rFonts w:hint="eastAsia"/>
          <w:noProof/>
        </w:rPr>
        <w:t>‐</w:t>
      </w:r>
      <w:r w:rsidRPr="00F1405B">
        <w:rPr>
          <w:noProof/>
        </w:rPr>
        <w:t xml:space="preserve">processing. </w:t>
      </w:r>
      <w:r w:rsidRPr="00F1405B">
        <w:rPr>
          <w:i/>
          <w:noProof/>
        </w:rPr>
        <w:t>British journal of developmental psychology, 36</w:t>
      </w:r>
      <w:r w:rsidRPr="00F1405B">
        <w:rPr>
          <w:noProof/>
        </w:rPr>
        <w:t xml:space="preserve">(1), 127-141. </w:t>
      </w:r>
      <w:hyperlink r:id="rId34" w:history="1">
        <w:r w:rsidRPr="00F1405B">
          <w:rPr>
            <w:rStyle w:val="ac"/>
            <w:noProof/>
          </w:rPr>
          <w:t>https://doi.org/10.1111/bjdp.12219</w:t>
        </w:r>
      </w:hyperlink>
      <w:r w:rsidRPr="00F1405B">
        <w:rPr>
          <w:noProof/>
        </w:rPr>
        <w:t xml:space="preserve"> </w:t>
      </w:r>
    </w:p>
    <w:p w14:paraId="31182D5E" w14:textId="77777777" w:rsidR="00F1405B" w:rsidRPr="00F1405B" w:rsidRDefault="00F1405B" w:rsidP="00F1405B">
      <w:pPr>
        <w:pStyle w:val="EndNoteBibliography"/>
        <w:rPr>
          <w:noProof/>
        </w:rPr>
      </w:pPr>
    </w:p>
    <w:p w14:paraId="01C2AF0F" w14:textId="7F0BF01D" w:rsidR="00F1405B" w:rsidRPr="00F1405B" w:rsidRDefault="00F1405B" w:rsidP="00F1405B">
      <w:pPr>
        <w:pStyle w:val="EndNoteBibliography"/>
        <w:ind w:left="720" w:hanging="720"/>
        <w:rPr>
          <w:noProof/>
        </w:rPr>
      </w:pPr>
      <w:r w:rsidRPr="00F1405B">
        <w:rPr>
          <w:noProof/>
        </w:rPr>
        <w:t xml:space="preserve">Golubickis, M., et al. (2020). Parts of me: Identity-relevance moderates self-prioritization. </w:t>
      </w:r>
      <w:r w:rsidRPr="00F1405B">
        <w:rPr>
          <w:i/>
          <w:noProof/>
        </w:rPr>
        <w:t>Consciousness and cognition, 77</w:t>
      </w:r>
      <w:r w:rsidRPr="00F1405B">
        <w:rPr>
          <w:noProof/>
        </w:rPr>
        <w:t xml:space="preserve">, 102848. </w:t>
      </w:r>
      <w:hyperlink r:id="rId35" w:history="1">
        <w:r w:rsidRPr="00F1405B">
          <w:rPr>
            <w:rStyle w:val="ac"/>
            <w:noProof/>
          </w:rPr>
          <w:t>https://doi.org/10.1016/j.concog.2019.102848</w:t>
        </w:r>
      </w:hyperlink>
      <w:r w:rsidRPr="00F1405B">
        <w:rPr>
          <w:noProof/>
        </w:rPr>
        <w:t xml:space="preserve"> </w:t>
      </w:r>
    </w:p>
    <w:p w14:paraId="56731CF1" w14:textId="77777777" w:rsidR="00F1405B" w:rsidRPr="00F1405B" w:rsidRDefault="00F1405B" w:rsidP="00F1405B">
      <w:pPr>
        <w:pStyle w:val="EndNoteBibliography"/>
        <w:rPr>
          <w:noProof/>
        </w:rPr>
      </w:pPr>
    </w:p>
    <w:p w14:paraId="0956ECAB" w14:textId="744F2322" w:rsidR="00F1405B" w:rsidRPr="00F1405B" w:rsidRDefault="00F1405B" w:rsidP="00F1405B">
      <w:pPr>
        <w:pStyle w:val="EndNoteBibliography"/>
        <w:ind w:left="720" w:hanging="720"/>
        <w:rPr>
          <w:noProof/>
        </w:rPr>
      </w:pPr>
      <w:r w:rsidRPr="00F1405B">
        <w:rPr>
          <w:noProof/>
        </w:rPr>
        <w:t xml:space="preserve">Golubickis, M., et al. (2017). Self-prioritization and perceptual matching: The effects of temporal construal. </w:t>
      </w:r>
      <w:r w:rsidRPr="00F1405B">
        <w:rPr>
          <w:i/>
          <w:noProof/>
        </w:rPr>
        <w:t>Mem Cognit, 45</w:t>
      </w:r>
      <w:r w:rsidRPr="00F1405B">
        <w:rPr>
          <w:noProof/>
        </w:rPr>
        <w:t xml:space="preserve">(7), 1223-1239. </w:t>
      </w:r>
      <w:hyperlink r:id="rId36" w:history="1">
        <w:r w:rsidRPr="00F1405B">
          <w:rPr>
            <w:rStyle w:val="ac"/>
            <w:noProof/>
          </w:rPr>
          <w:t>https://doi.org/10.3758/s13421-017-0722-3</w:t>
        </w:r>
      </w:hyperlink>
      <w:r w:rsidRPr="00F1405B">
        <w:rPr>
          <w:noProof/>
        </w:rPr>
        <w:t xml:space="preserve"> </w:t>
      </w:r>
    </w:p>
    <w:p w14:paraId="3CCF1568" w14:textId="77777777" w:rsidR="00F1405B" w:rsidRPr="00F1405B" w:rsidRDefault="00F1405B" w:rsidP="00F1405B">
      <w:pPr>
        <w:pStyle w:val="EndNoteBibliography"/>
        <w:rPr>
          <w:noProof/>
        </w:rPr>
      </w:pPr>
    </w:p>
    <w:p w14:paraId="75E3B9C5" w14:textId="012DFF2B" w:rsidR="00F1405B" w:rsidRPr="00F1405B" w:rsidRDefault="00F1405B" w:rsidP="00F1405B">
      <w:pPr>
        <w:pStyle w:val="EndNoteBibliography"/>
        <w:ind w:left="720" w:hanging="720"/>
        <w:rPr>
          <w:noProof/>
        </w:rPr>
      </w:pPr>
      <w:r w:rsidRPr="00F1405B">
        <w:rPr>
          <w:noProof/>
        </w:rPr>
        <w:t xml:space="preserve">Golubickis, M., &amp; Macrae, C.N. (2021). Judging me and you: Task design modulates self-prioritization. </w:t>
      </w:r>
      <w:r w:rsidRPr="00F1405B">
        <w:rPr>
          <w:i/>
          <w:noProof/>
        </w:rPr>
        <w:t>Acta psychologica, 218</w:t>
      </w:r>
      <w:r w:rsidRPr="00F1405B">
        <w:rPr>
          <w:noProof/>
        </w:rPr>
        <w:t xml:space="preserve">, 103350. </w:t>
      </w:r>
      <w:hyperlink r:id="rId37" w:history="1">
        <w:r w:rsidRPr="00F1405B">
          <w:rPr>
            <w:rStyle w:val="ac"/>
            <w:noProof/>
          </w:rPr>
          <w:t>https://doi.org/10.1016/j.actpsy.2021.103350</w:t>
        </w:r>
      </w:hyperlink>
      <w:r w:rsidRPr="00F1405B">
        <w:rPr>
          <w:noProof/>
        </w:rPr>
        <w:t xml:space="preserve"> </w:t>
      </w:r>
    </w:p>
    <w:p w14:paraId="00BE9DAE" w14:textId="77777777" w:rsidR="00F1405B" w:rsidRPr="00F1405B" w:rsidRDefault="00F1405B" w:rsidP="00F1405B">
      <w:pPr>
        <w:pStyle w:val="EndNoteBibliography"/>
        <w:rPr>
          <w:noProof/>
        </w:rPr>
      </w:pPr>
    </w:p>
    <w:p w14:paraId="72841F71" w14:textId="77777777" w:rsidR="00F1405B" w:rsidRPr="00F1405B" w:rsidRDefault="00F1405B" w:rsidP="00F1405B">
      <w:pPr>
        <w:pStyle w:val="EndNoteBibliography"/>
        <w:ind w:left="720" w:hanging="720"/>
        <w:rPr>
          <w:noProof/>
        </w:rPr>
      </w:pPr>
      <w:r w:rsidRPr="00F1405B">
        <w:rPr>
          <w:noProof/>
        </w:rPr>
        <w:t xml:space="preserve">Green, S.B., et al. (2016). Use of internal consistency coefficients for estimating reliability of experimental task scores. </w:t>
      </w:r>
      <w:r w:rsidRPr="00F1405B">
        <w:rPr>
          <w:i/>
          <w:noProof/>
        </w:rPr>
        <w:t>Psychonomic Bulletin &amp; Review, 23</w:t>
      </w:r>
      <w:r w:rsidRPr="00F1405B">
        <w:rPr>
          <w:noProof/>
        </w:rPr>
        <w:t xml:space="preserve">, 750-763. </w:t>
      </w:r>
    </w:p>
    <w:p w14:paraId="79B2A49E" w14:textId="77777777" w:rsidR="00F1405B" w:rsidRPr="00F1405B" w:rsidRDefault="00F1405B" w:rsidP="00F1405B">
      <w:pPr>
        <w:pStyle w:val="EndNoteBibliography"/>
        <w:rPr>
          <w:noProof/>
        </w:rPr>
      </w:pPr>
    </w:p>
    <w:p w14:paraId="5E739DA2" w14:textId="77777777" w:rsidR="00F1405B" w:rsidRPr="00F1405B" w:rsidRDefault="00F1405B" w:rsidP="00F1405B">
      <w:pPr>
        <w:pStyle w:val="EndNoteBibliography"/>
        <w:ind w:left="720" w:hanging="720"/>
        <w:rPr>
          <w:noProof/>
        </w:rPr>
      </w:pPr>
      <w:r w:rsidRPr="00F1405B">
        <w:rPr>
          <w:noProof/>
        </w:rPr>
        <w:t xml:space="preserve">Hedge, C., et al. (2018). The reliability paradox: Why robust cognitive tasks do not produce reliable individual differences. </w:t>
      </w:r>
      <w:r w:rsidRPr="00F1405B">
        <w:rPr>
          <w:i/>
          <w:noProof/>
        </w:rPr>
        <w:t>Behavior Research Methods, 50</w:t>
      </w:r>
      <w:r w:rsidRPr="00F1405B">
        <w:rPr>
          <w:noProof/>
        </w:rPr>
        <w:t xml:space="preserve">, 1166-1186. </w:t>
      </w:r>
    </w:p>
    <w:p w14:paraId="25F2C4D9" w14:textId="77777777" w:rsidR="00F1405B" w:rsidRPr="00F1405B" w:rsidRDefault="00F1405B" w:rsidP="00F1405B">
      <w:pPr>
        <w:pStyle w:val="EndNoteBibliography"/>
        <w:rPr>
          <w:noProof/>
        </w:rPr>
      </w:pPr>
    </w:p>
    <w:p w14:paraId="75424C0E" w14:textId="2602B2B4" w:rsidR="00F1405B" w:rsidRPr="00F1405B" w:rsidRDefault="00F1405B" w:rsidP="00F1405B">
      <w:pPr>
        <w:pStyle w:val="EndNoteBibliography"/>
        <w:ind w:left="720" w:hanging="720"/>
        <w:rPr>
          <w:noProof/>
        </w:rPr>
      </w:pPr>
      <w:r w:rsidRPr="00F1405B">
        <w:rPr>
          <w:noProof/>
        </w:rPr>
        <w:t xml:space="preserve">Hu, C.-P., et al. (2020). Good Me Bad Me: Prioritization of the Good-Self During Perceptual Decision-Making. </w:t>
      </w:r>
      <w:r w:rsidRPr="00F1405B">
        <w:rPr>
          <w:i/>
          <w:noProof/>
        </w:rPr>
        <w:t>Collabra. Psychology, 6</w:t>
      </w:r>
      <w:r w:rsidRPr="00F1405B">
        <w:rPr>
          <w:noProof/>
        </w:rPr>
        <w:t xml:space="preserve">(1), 20. </w:t>
      </w:r>
      <w:hyperlink r:id="rId38" w:history="1">
        <w:r w:rsidRPr="00F1405B">
          <w:rPr>
            <w:rStyle w:val="ac"/>
            <w:noProof/>
          </w:rPr>
          <w:t>https://doi.org/10.1525/collabra.301</w:t>
        </w:r>
      </w:hyperlink>
      <w:r w:rsidRPr="00F1405B">
        <w:rPr>
          <w:noProof/>
        </w:rPr>
        <w:t xml:space="preserve"> </w:t>
      </w:r>
    </w:p>
    <w:p w14:paraId="6348B714" w14:textId="77777777" w:rsidR="00F1405B" w:rsidRPr="00F1405B" w:rsidRDefault="00F1405B" w:rsidP="00F1405B">
      <w:pPr>
        <w:pStyle w:val="EndNoteBibliography"/>
        <w:rPr>
          <w:noProof/>
        </w:rPr>
      </w:pPr>
    </w:p>
    <w:p w14:paraId="4139E804" w14:textId="079B6EA7" w:rsidR="00F1405B" w:rsidRPr="00F1405B" w:rsidRDefault="00F1405B" w:rsidP="00F1405B">
      <w:pPr>
        <w:pStyle w:val="EndNoteBibliography"/>
        <w:ind w:left="720" w:hanging="720"/>
        <w:rPr>
          <w:noProof/>
        </w:rPr>
      </w:pPr>
      <w:r w:rsidRPr="00F1405B">
        <w:rPr>
          <w:noProof/>
        </w:rPr>
        <w:t xml:space="preserve">Hu, C.-P., et al. (2023, 2023-05-06). Data for Training Effect of Self Prioritization[DS/OL]. V1. </w:t>
      </w:r>
      <w:r w:rsidRPr="00F1405B">
        <w:rPr>
          <w:i/>
          <w:noProof/>
        </w:rPr>
        <w:t>Science Data Bank</w:t>
      </w:r>
      <w:r w:rsidRPr="00F1405B">
        <w:rPr>
          <w:noProof/>
        </w:rPr>
        <w:t xml:space="preserve">. </w:t>
      </w:r>
      <w:hyperlink r:id="rId39" w:history="1">
        <w:r w:rsidRPr="00F1405B">
          <w:rPr>
            <w:rStyle w:val="ac"/>
            <w:noProof/>
          </w:rPr>
          <w:t>https://doi.org/10.57760/sciencedb.08117</w:t>
        </w:r>
      </w:hyperlink>
      <w:r w:rsidRPr="00F1405B">
        <w:rPr>
          <w:noProof/>
        </w:rPr>
        <w:t xml:space="preserve">. </w:t>
      </w:r>
    </w:p>
    <w:p w14:paraId="7A705913" w14:textId="77777777" w:rsidR="00F1405B" w:rsidRPr="00F1405B" w:rsidRDefault="00F1405B" w:rsidP="00F1405B">
      <w:pPr>
        <w:pStyle w:val="EndNoteBibliography"/>
        <w:rPr>
          <w:noProof/>
        </w:rPr>
      </w:pPr>
    </w:p>
    <w:p w14:paraId="5FA0984F" w14:textId="49D55571" w:rsidR="00F1405B" w:rsidRPr="00F1405B" w:rsidRDefault="00F1405B" w:rsidP="00F1405B">
      <w:pPr>
        <w:pStyle w:val="EndNoteBibliography"/>
        <w:ind w:left="720" w:hanging="720"/>
        <w:rPr>
          <w:noProof/>
        </w:rPr>
      </w:pPr>
      <w:r w:rsidRPr="00F1405B">
        <w:rPr>
          <w:noProof/>
        </w:rPr>
        <w:t xml:space="preserve">Hughes, S.M., &amp; Harrison, M.A. (2013). I like my voice better: Self-enhancement bias in perceptions of voice attractiveness. </w:t>
      </w:r>
      <w:r w:rsidRPr="00F1405B">
        <w:rPr>
          <w:i/>
          <w:noProof/>
        </w:rPr>
        <w:t>Perception, 42</w:t>
      </w:r>
      <w:r w:rsidRPr="00F1405B">
        <w:rPr>
          <w:noProof/>
        </w:rPr>
        <w:t xml:space="preserve">(9), 941-949. </w:t>
      </w:r>
      <w:hyperlink r:id="rId40" w:history="1">
        <w:r w:rsidRPr="00F1405B">
          <w:rPr>
            <w:rStyle w:val="ac"/>
            <w:noProof/>
          </w:rPr>
          <w:t>https://doi.org/10.1068/p7526</w:t>
        </w:r>
      </w:hyperlink>
      <w:r w:rsidRPr="00F1405B">
        <w:rPr>
          <w:noProof/>
        </w:rPr>
        <w:t xml:space="preserve"> </w:t>
      </w:r>
    </w:p>
    <w:p w14:paraId="2C65F257" w14:textId="77777777" w:rsidR="00F1405B" w:rsidRPr="00F1405B" w:rsidRDefault="00F1405B" w:rsidP="00F1405B">
      <w:pPr>
        <w:pStyle w:val="EndNoteBibliography"/>
        <w:rPr>
          <w:noProof/>
        </w:rPr>
      </w:pPr>
    </w:p>
    <w:p w14:paraId="741297F4" w14:textId="77777777" w:rsidR="00F1405B" w:rsidRPr="00F1405B" w:rsidRDefault="00F1405B" w:rsidP="00F1405B">
      <w:pPr>
        <w:pStyle w:val="EndNoteBibliography"/>
        <w:ind w:left="720" w:hanging="720"/>
        <w:rPr>
          <w:noProof/>
        </w:rPr>
      </w:pPr>
      <w:r w:rsidRPr="00F1405B">
        <w:rPr>
          <w:noProof/>
        </w:rPr>
        <w:t xml:space="preserve">Huitema, B.E. (1986). Autocorrelation in behavioral research: Wherefore art thou? In </w:t>
      </w:r>
      <w:r w:rsidRPr="00F1405B">
        <w:rPr>
          <w:i/>
          <w:noProof/>
        </w:rPr>
        <w:t>Research methods in applied behavior analysis: Issues and advances</w:t>
      </w:r>
      <w:r w:rsidRPr="00F1405B">
        <w:rPr>
          <w:noProof/>
        </w:rPr>
        <w:t xml:space="preserve"> (pp. 187-208). Springer. </w:t>
      </w:r>
    </w:p>
    <w:p w14:paraId="5926F74E" w14:textId="77777777" w:rsidR="00F1405B" w:rsidRPr="00F1405B" w:rsidRDefault="00F1405B" w:rsidP="00F1405B">
      <w:pPr>
        <w:pStyle w:val="EndNoteBibliography"/>
        <w:rPr>
          <w:noProof/>
        </w:rPr>
      </w:pPr>
    </w:p>
    <w:p w14:paraId="46B3C5DB" w14:textId="7F7C46B3" w:rsidR="00F1405B" w:rsidRPr="00F1405B" w:rsidRDefault="00F1405B" w:rsidP="00F1405B">
      <w:pPr>
        <w:pStyle w:val="EndNoteBibliography"/>
        <w:ind w:left="720" w:hanging="720"/>
        <w:rPr>
          <w:noProof/>
        </w:rPr>
      </w:pPr>
      <w:r w:rsidRPr="00F1405B">
        <w:rPr>
          <w:noProof/>
        </w:rPr>
        <w:t xml:space="preserve">Humphreys, G.W., &amp; Sui, J. (2015). The salient self: Social saliency effects based on self-bias. </w:t>
      </w:r>
      <w:r w:rsidRPr="00F1405B">
        <w:rPr>
          <w:i/>
          <w:noProof/>
        </w:rPr>
        <w:t>Journal of cognitive psychology, 27</w:t>
      </w:r>
      <w:r w:rsidRPr="00F1405B">
        <w:rPr>
          <w:noProof/>
        </w:rPr>
        <w:t xml:space="preserve">(2), 129-140. </w:t>
      </w:r>
      <w:hyperlink r:id="rId41" w:history="1">
        <w:r w:rsidRPr="00F1405B">
          <w:rPr>
            <w:rStyle w:val="ac"/>
            <w:noProof/>
          </w:rPr>
          <w:t>https://doi.org/10.1080/20445911.2014.996156</w:t>
        </w:r>
      </w:hyperlink>
      <w:r w:rsidRPr="00F1405B">
        <w:rPr>
          <w:noProof/>
        </w:rPr>
        <w:t xml:space="preserve"> </w:t>
      </w:r>
    </w:p>
    <w:p w14:paraId="78F6A35C" w14:textId="77777777" w:rsidR="00F1405B" w:rsidRPr="00F1405B" w:rsidRDefault="00F1405B" w:rsidP="00F1405B">
      <w:pPr>
        <w:pStyle w:val="EndNoteBibliography"/>
        <w:rPr>
          <w:noProof/>
        </w:rPr>
      </w:pPr>
    </w:p>
    <w:p w14:paraId="6BC5676F" w14:textId="5FB0A98B" w:rsidR="00F1405B" w:rsidRPr="00F1405B" w:rsidRDefault="00F1405B" w:rsidP="00F1405B">
      <w:pPr>
        <w:pStyle w:val="EndNoteBibliography"/>
        <w:ind w:left="720" w:hanging="720"/>
        <w:rPr>
          <w:noProof/>
        </w:rPr>
      </w:pPr>
      <w:r w:rsidRPr="00F1405B">
        <w:rPr>
          <w:noProof/>
        </w:rPr>
        <w:t xml:space="preserve">Ivaz, L., et al. (2016). The emotional impact of being myself: Emotions and foreign-language processing. </w:t>
      </w:r>
      <w:r w:rsidRPr="00F1405B">
        <w:rPr>
          <w:i/>
          <w:noProof/>
        </w:rPr>
        <w:t>Journal of Experimental Psychology: Learning, Memory, and Cognition, 42</w:t>
      </w:r>
      <w:r w:rsidRPr="00F1405B">
        <w:rPr>
          <w:noProof/>
        </w:rPr>
        <w:t xml:space="preserve">(3), 489. </w:t>
      </w:r>
      <w:hyperlink r:id="rId42" w:history="1">
        <w:r w:rsidRPr="00F1405B">
          <w:rPr>
            <w:rStyle w:val="ac"/>
            <w:noProof/>
          </w:rPr>
          <w:t>https://doi.org/10.1037/xlm0000179</w:t>
        </w:r>
      </w:hyperlink>
      <w:r w:rsidRPr="00F1405B">
        <w:rPr>
          <w:noProof/>
        </w:rPr>
        <w:t xml:space="preserve"> </w:t>
      </w:r>
    </w:p>
    <w:p w14:paraId="0C7BA281" w14:textId="77777777" w:rsidR="00F1405B" w:rsidRPr="00F1405B" w:rsidRDefault="00F1405B" w:rsidP="00F1405B">
      <w:pPr>
        <w:pStyle w:val="EndNoteBibliography"/>
        <w:rPr>
          <w:noProof/>
        </w:rPr>
      </w:pPr>
    </w:p>
    <w:p w14:paraId="6F803745" w14:textId="0A7C2DED" w:rsidR="00F1405B" w:rsidRPr="00F1405B" w:rsidRDefault="00F1405B" w:rsidP="00F1405B">
      <w:pPr>
        <w:pStyle w:val="EndNoteBibliography"/>
        <w:ind w:left="720" w:hanging="720"/>
        <w:rPr>
          <w:noProof/>
        </w:rPr>
      </w:pPr>
      <w:r w:rsidRPr="00F1405B">
        <w:rPr>
          <w:noProof/>
        </w:rPr>
        <w:t xml:space="preserve">Jiang, M., et al. (2019). Cultural Orientation of Self-Bias in Perceptual Matching. </w:t>
      </w:r>
      <w:r w:rsidRPr="00F1405B">
        <w:rPr>
          <w:i/>
          <w:noProof/>
        </w:rPr>
        <w:t>Front Psychol, 10</w:t>
      </w:r>
      <w:r w:rsidRPr="00F1405B">
        <w:rPr>
          <w:noProof/>
        </w:rPr>
        <w:t xml:space="preserve">, 1469. </w:t>
      </w:r>
      <w:hyperlink r:id="rId43" w:history="1">
        <w:r w:rsidRPr="00F1405B">
          <w:rPr>
            <w:rStyle w:val="ac"/>
            <w:noProof/>
          </w:rPr>
          <w:t>https://doi.org/10.3389/fpsyg.2019.01469</w:t>
        </w:r>
      </w:hyperlink>
      <w:r w:rsidRPr="00F1405B">
        <w:rPr>
          <w:noProof/>
        </w:rPr>
        <w:t xml:space="preserve"> </w:t>
      </w:r>
    </w:p>
    <w:p w14:paraId="26911517" w14:textId="77777777" w:rsidR="00F1405B" w:rsidRPr="00F1405B" w:rsidRDefault="00F1405B" w:rsidP="00F1405B">
      <w:pPr>
        <w:pStyle w:val="EndNoteBibliography"/>
        <w:rPr>
          <w:noProof/>
        </w:rPr>
      </w:pPr>
    </w:p>
    <w:p w14:paraId="65F83F48" w14:textId="77777777" w:rsidR="00F1405B" w:rsidRPr="00F1405B" w:rsidRDefault="00F1405B" w:rsidP="00F1405B">
      <w:pPr>
        <w:pStyle w:val="EndNoteBibliography"/>
        <w:ind w:left="720" w:hanging="720"/>
        <w:rPr>
          <w:noProof/>
        </w:rPr>
      </w:pPr>
      <w:r w:rsidRPr="00F1405B">
        <w:rPr>
          <w:noProof/>
        </w:rPr>
        <w:t xml:space="preserve">John-Saaltink, E.S., et al. (2016). Serial dependence in perceptual decisions is reflected in activity patterns in primary visual cortex. </w:t>
      </w:r>
      <w:r w:rsidRPr="00F1405B">
        <w:rPr>
          <w:i/>
          <w:noProof/>
        </w:rPr>
        <w:t>Journal of Neuroscience, 36</w:t>
      </w:r>
      <w:r w:rsidRPr="00F1405B">
        <w:rPr>
          <w:noProof/>
        </w:rPr>
        <w:t xml:space="preserve">(23), 6186-6192. </w:t>
      </w:r>
    </w:p>
    <w:p w14:paraId="4DA10836" w14:textId="77777777" w:rsidR="00F1405B" w:rsidRPr="00F1405B" w:rsidRDefault="00F1405B" w:rsidP="00F1405B">
      <w:pPr>
        <w:pStyle w:val="EndNoteBibliography"/>
        <w:rPr>
          <w:noProof/>
        </w:rPr>
      </w:pPr>
    </w:p>
    <w:p w14:paraId="70D53AFD" w14:textId="77210CC4" w:rsidR="00F1405B" w:rsidRPr="00F1405B" w:rsidRDefault="00F1405B" w:rsidP="00F1405B">
      <w:pPr>
        <w:pStyle w:val="EndNoteBibliography"/>
        <w:ind w:left="720" w:hanging="720"/>
        <w:rPr>
          <w:noProof/>
        </w:rPr>
      </w:pPr>
      <w:r w:rsidRPr="00F1405B">
        <w:rPr>
          <w:noProof/>
        </w:rPr>
        <w:t xml:space="preserve">Kahveci, S., et al. (2022). Reliability of reaction time tasks: how should it be computed? </w:t>
      </w:r>
      <w:hyperlink r:id="rId44" w:history="1">
        <w:r w:rsidRPr="00F1405B">
          <w:rPr>
            <w:rStyle w:val="ac"/>
            <w:noProof/>
          </w:rPr>
          <w:t>https://doi.org/10.31234/osf.io/ta59r</w:t>
        </w:r>
      </w:hyperlink>
      <w:r w:rsidRPr="00F1405B">
        <w:rPr>
          <w:noProof/>
        </w:rPr>
        <w:t xml:space="preserve"> </w:t>
      </w:r>
    </w:p>
    <w:p w14:paraId="55210F5A" w14:textId="77777777" w:rsidR="00F1405B" w:rsidRPr="00F1405B" w:rsidRDefault="00F1405B" w:rsidP="00F1405B">
      <w:pPr>
        <w:pStyle w:val="EndNoteBibliography"/>
        <w:rPr>
          <w:noProof/>
        </w:rPr>
      </w:pPr>
    </w:p>
    <w:p w14:paraId="32826402" w14:textId="3FBD5D9C" w:rsidR="00F1405B" w:rsidRPr="00F1405B" w:rsidRDefault="00F1405B" w:rsidP="00F1405B">
      <w:pPr>
        <w:pStyle w:val="EndNoteBibliography"/>
        <w:ind w:left="720" w:hanging="720"/>
        <w:rPr>
          <w:noProof/>
        </w:rPr>
      </w:pPr>
      <w:r w:rsidRPr="00F1405B">
        <w:rPr>
          <w:noProof/>
        </w:rPr>
        <w:t xml:space="preserve">Keenan, J.P., et al. (2000). Self-recognition and the right prefrontal cortex. </w:t>
      </w:r>
      <w:r w:rsidRPr="00F1405B">
        <w:rPr>
          <w:i/>
          <w:noProof/>
        </w:rPr>
        <w:t>Trends in cognitive sciences, 4</w:t>
      </w:r>
      <w:r w:rsidRPr="00F1405B">
        <w:rPr>
          <w:noProof/>
        </w:rPr>
        <w:t xml:space="preserve">(9), 338-344. </w:t>
      </w:r>
      <w:hyperlink r:id="rId45" w:history="1">
        <w:r w:rsidRPr="00F1405B">
          <w:rPr>
            <w:rStyle w:val="ac"/>
            <w:noProof/>
          </w:rPr>
          <w:t>https://doi.org/10.1016/S1364-6613</w:t>
        </w:r>
      </w:hyperlink>
      <w:r w:rsidRPr="00F1405B">
        <w:rPr>
          <w:noProof/>
        </w:rPr>
        <w:t xml:space="preserve"> (00)01521-7 </w:t>
      </w:r>
    </w:p>
    <w:p w14:paraId="670A6927" w14:textId="77777777" w:rsidR="00F1405B" w:rsidRPr="00F1405B" w:rsidRDefault="00F1405B" w:rsidP="00F1405B">
      <w:pPr>
        <w:pStyle w:val="EndNoteBibliography"/>
        <w:rPr>
          <w:noProof/>
        </w:rPr>
      </w:pPr>
    </w:p>
    <w:p w14:paraId="28173551" w14:textId="618FD4DA" w:rsidR="00F1405B" w:rsidRPr="00F1405B" w:rsidRDefault="00F1405B" w:rsidP="00F1405B">
      <w:pPr>
        <w:pStyle w:val="EndNoteBibliography"/>
        <w:ind w:left="720" w:hanging="720"/>
        <w:rPr>
          <w:noProof/>
        </w:rPr>
      </w:pPr>
      <w:r w:rsidRPr="00F1405B">
        <w:rPr>
          <w:noProof/>
        </w:rPr>
        <w:t xml:space="preserve">Kircher, T.T., et al. (2000). Towards a functional neuroanatomy of self processing: effects of faces and words. </w:t>
      </w:r>
      <w:r w:rsidRPr="00F1405B">
        <w:rPr>
          <w:i/>
          <w:noProof/>
        </w:rPr>
        <w:t>Cognitive Brain Research, 10</w:t>
      </w:r>
      <w:r w:rsidRPr="00F1405B">
        <w:rPr>
          <w:noProof/>
        </w:rPr>
        <w:t xml:space="preserve">(1-2), 133-144. </w:t>
      </w:r>
      <w:hyperlink r:id="rId46" w:history="1">
        <w:r w:rsidRPr="00F1405B">
          <w:rPr>
            <w:rStyle w:val="ac"/>
            <w:noProof/>
          </w:rPr>
          <w:t>https://doi.org/10.1016/S0926-6410(00)00036-7</w:t>
        </w:r>
      </w:hyperlink>
      <w:r w:rsidRPr="00F1405B">
        <w:rPr>
          <w:noProof/>
        </w:rPr>
        <w:t xml:space="preserve"> </w:t>
      </w:r>
    </w:p>
    <w:p w14:paraId="502C6736" w14:textId="77777777" w:rsidR="00F1405B" w:rsidRPr="00F1405B" w:rsidRDefault="00F1405B" w:rsidP="00F1405B">
      <w:pPr>
        <w:pStyle w:val="EndNoteBibliography"/>
        <w:rPr>
          <w:noProof/>
        </w:rPr>
      </w:pPr>
    </w:p>
    <w:p w14:paraId="42BED8B5" w14:textId="1C7CC7DE" w:rsidR="00F1405B" w:rsidRPr="00F1405B" w:rsidRDefault="00F1405B" w:rsidP="00F1405B">
      <w:pPr>
        <w:pStyle w:val="EndNoteBibliography"/>
        <w:ind w:left="720" w:hanging="720"/>
        <w:rPr>
          <w:noProof/>
        </w:rPr>
      </w:pPr>
      <w:r w:rsidRPr="00F1405B">
        <w:rPr>
          <w:noProof/>
        </w:rPr>
        <w:t>Kolvoort, I.R., et al. (2020). Temporal integration as “common currency” of brain and self</w:t>
      </w:r>
      <w:r w:rsidRPr="00F1405B">
        <w:rPr>
          <w:rFonts w:hint="eastAsia"/>
          <w:noProof/>
        </w:rPr>
        <w:t>‐</w:t>
      </w:r>
      <w:r w:rsidRPr="00F1405B">
        <w:rPr>
          <w:noProof/>
        </w:rPr>
        <w:t>scale</w:t>
      </w:r>
      <w:r w:rsidRPr="00F1405B">
        <w:rPr>
          <w:rFonts w:hint="eastAsia"/>
          <w:noProof/>
        </w:rPr>
        <w:t>‐</w:t>
      </w:r>
      <w:r w:rsidRPr="00F1405B">
        <w:rPr>
          <w:noProof/>
        </w:rPr>
        <w:t>free activity in resting</w:t>
      </w:r>
      <w:r w:rsidRPr="00F1405B">
        <w:rPr>
          <w:rFonts w:hint="eastAsia"/>
          <w:noProof/>
        </w:rPr>
        <w:t>‐</w:t>
      </w:r>
      <w:r w:rsidRPr="00F1405B">
        <w:rPr>
          <w:noProof/>
        </w:rPr>
        <w:t>state EEG correlates with temporal delay effects on self</w:t>
      </w:r>
      <w:r w:rsidRPr="00F1405B">
        <w:rPr>
          <w:rFonts w:hint="eastAsia"/>
          <w:noProof/>
        </w:rPr>
        <w:t>‐</w:t>
      </w:r>
      <w:r w:rsidRPr="00F1405B">
        <w:rPr>
          <w:noProof/>
        </w:rPr>
        <w:lastRenderedPageBreak/>
        <w:t xml:space="preserve">relatedness. </w:t>
      </w:r>
      <w:r w:rsidRPr="00F1405B">
        <w:rPr>
          <w:i/>
          <w:noProof/>
        </w:rPr>
        <w:t>Human brain mapping, 41</w:t>
      </w:r>
      <w:r w:rsidRPr="00F1405B">
        <w:rPr>
          <w:noProof/>
        </w:rPr>
        <w:t xml:space="preserve">(15), 4355-4374. </w:t>
      </w:r>
      <w:hyperlink r:id="rId47" w:history="1">
        <w:r w:rsidRPr="00F1405B">
          <w:rPr>
            <w:rStyle w:val="ac"/>
            <w:noProof/>
          </w:rPr>
          <w:t>https://doi.org/10.1002/hbm.25129</w:t>
        </w:r>
      </w:hyperlink>
      <w:r w:rsidRPr="00F1405B">
        <w:rPr>
          <w:noProof/>
        </w:rPr>
        <w:t xml:space="preserve"> </w:t>
      </w:r>
    </w:p>
    <w:p w14:paraId="5F4D2A9A" w14:textId="77777777" w:rsidR="00F1405B" w:rsidRPr="00F1405B" w:rsidRDefault="00F1405B" w:rsidP="00F1405B">
      <w:pPr>
        <w:pStyle w:val="EndNoteBibliography"/>
        <w:rPr>
          <w:noProof/>
        </w:rPr>
      </w:pPr>
    </w:p>
    <w:p w14:paraId="5842B6A6" w14:textId="24103E9F" w:rsidR="00F1405B" w:rsidRPr="00F1405B" w:rsidRDefault="00F1405B" w:rsidP="00F1405B">
      <w:pPr>
        <w:pStyle w:val="EndNoteBibliography"/>
        <w:ind w:left="720" w:hanging="720"/>
        <w:rPr>
          <w:noProof/>
        </w:rPr>
      </w:pPr>
      <w:r w:rsidRPr="00F1405B">
        <w:rPr>
          <w:noProof/>
        </w:rPr>
        <w:t xml:space="preserve">Koo, T.K., &amp; Li, M.Y. (2016). A Guideline of Selecting and Reporting Intraclass Correlation Coefficients for Reliability Research. </w:t>
      </w:r>
      <w:r w:rsidRPr="00F1405B">
        <w:rPr>
          <w:i/>
          <w:noProof/>
        </w:rPr>
        <w:t>Journal of chiropractic medicine, 15</w:t>
      </w:r>
      <w:r w:rsidRPr="00F1405B">
        <w:rPr>
          <w:noProof/>
        </w:rPr>
        <w:t xml:space="preserve">(2), 155-163. </w:t>
      </w:r>
      <w:hyperlink r:id="rId48" w:history="1">
        <w:r w:rsidRPr="00F1405B">
          <w:rPr>
            <w:rStyle w:val="ac"/>
            <w:noProof/>
          </w:rPr>
          <w:t>https://doi.org/10.1016/j.jcm.2016.02.012</w:t>
        </w:r>
      </w:hyperlink>
      <w:r w:rsidRPr="00F1405B">
        <w:rPr>
          <w:noProof/>
        </w:rPr>
        <w:t xml:space="preserve"> </w:t>
      </w:r>
    </w:p>
    <w:p w14:paraId="69EDC06B" w14:textId="77777777" w:rsidR="00F1405B" w:rsidRPr="00F1405B" w:rsidRDefault="00F1405B" w:rsidP="00F1405B">
      <w:pPr>
        <w:pStyle w:val="EndNoteBibliography"/>
        <w:rPr>
          <w:noProof/>
        </w:rPr>
      </w:pPr>
    </w:p>
    <w:p w14:paraId="531742F1" w14:textId="77777777" w:rsidR="00F1405B" w:rsidRPr="00F1405B" w:rsidRDefault="00F1405B" w:rsidP="00F1405B">
      <w:pPr>
        <w:pStyle w:val="EndNoteBibliography"/>
        <w:ind w:left="720" w:hanging="720"/>
        <w:rPr>
          <w:noProof/>
        </w:rPr>
      </w:pPr>
      <w:r w:rsidRPr="00F1405B">
        <w:rPr>
          <w:noProof/>
        </w:rPr>
        <w:t xml:space="preserve">Kucina, T., et al. (2023). Calibration of cognitive tests to address the reliability paradox for decision-conflict tasks. </w:t>
      </w:r>
      <w:r w:rsidRPr="00F1405B">
        <w:rPr>
          <w:i/>
          <w:noProof/>
        </w:rPr>
        <w:t>Nature Communications, 14</w:t>
      </w:r>
      <w:r w:rsidRPr="00F1405B">
        <w:rPr>
          <w:noProof/>
        </w:rPr>
        <w:t xml:space="preserve">(1), 2234. </w:t>
      </w:r>
    </w:p>
    <w:p w14:paraId="6B944C92" w14:textId="77777777" w:rsidR="00F1405B" w:rsidRPr="00F1405B" w:rsidRDefault="00F1405B" w:rsidP="00F1405B">
      <w:pPr>
        <w:pStyle w:val="EndNoteBibliography"/>
        <w:rPr>
          <w:noProof/>
        </w:rPr>
      </w:pPr>
    </w:p>
    <w:p w14:paraId="2DE5A2CF" w14:textId="212DEBC3" w:rsidR="00F1405B" w:rsidRPr="00F1405B" w:rsidRDefault="00F1405B" w:rsidP="00F1405B">
      <w:pPr>
        <w:pStyle w:val="EndNoteBibliography"/>
        <w:ind w:left="720" w:hanging="720"/>
        <w:rPr>
          <w:noProof/>
        </w:rPr>
      </w:pPr>
      <w:r w:rsidRPr="00F1405B">
        <w:rPr>
          <w:noProof/>
        </w:rPr>
        <w:t xml:space="preserve">Kupper, L.L., &amp; Hafner, K.b. (1989). On Assessing Interrater Agreement for Multiple Attribute Responses. </w:t>
      </w:r>
      <w:r w:rsidRPr="00F1405B">
        <w:rPr>
          <w:i/>
          <w:noProof/>
        </w:rPr>
        <w:t>Biometrics, 45</w:t>
      </w:r>
      <w:r w:rsidRPr="00F1405B">
        <w:rPr>
          <w:noProof/>
        </w:rPr>
        <w:t xml:space="preserve">(3), 957-967. </w:t>
      </w:r>
      <w:hyperlink r:id="rId49" w:history="1">
        <w:r w:rsidRPr="00F1405B">
          <w:rPr>
            <w:rStyle w:val="ac"/>
            <w:noProof/>
          </w:rPr>
          <w:t>https://doi.org/10.2307/2531695</w:t>
        </w:r>
      </w:hyperlink>
      <w:r w:rsidRPr="00F1405B">
        <w:rPr>
          <w:noProof/>
        </w:rPr>
        <w:t xml:space="preserve"> </w:t>
      </w:r>
    </w:p>
    <w:p w14:paraId="6BF05275" w14:textId="77777777" w:rsidR="00F1405B" w:rsidRPr="00F1405B" w:rsidRDefault="00F1405B" w:rsidP="00F1405B">
      <w:pPr>
        <w:pStyle w:val="EndNoteBibliography"/>
        <w:rPr>
          <w:noProof/>
        </w:rPr>
      </w:pPr>
    </w:p>
    <w:p w14:paraId="582835CF" w14:textId="77777777" w:rsidR="00F1405B" w:rsidRPr="00F1405B" w:rsidRDefault="00F1405B" w:rsidP="00F1405B">
      <w:pPr>
        <w:pStyle w:val="EndNoteBibliography"/>
        <w:ind w:left="720" w:hanging="720"/>
        <w:rPr>
          <w:noProof/>
        </w:rPr>
      </w:pPr>
      <w:r w:rsidRPr="00F1405B">
        <w:rPr>
          <w:noProof/>
        </w:rPr>
        <w:t xml:space="preserve">Liljequist, D., et al. (2019). Intraclass correlation–A discussion and demonstration of basic features. </w:t>
      </w:r>
      <w:r w:rsidRPr="00F1405B">
        <w:rPr>
          <w:i/>
          <w:noProof/>
        </w:rPr>
        <w:t>PloS one, 14</w:t>
      </w:r>
      <w:r w:rsidRPr="00F1405B">
        <w:rPr>
          <w:noProof/>
        </w:rPr>
        <w:t xml:space="preserve">(7), e0219854. </w:t>
      </w:r>
    </w:p>
    <w:p w14:paraId="715A53D1" w14:textId="77777777" w:rsidR="00F1405B" w:rsidRPr="00F1405B" w:rsidRDefault="00F1405B" w:rsidP="00F1405B">
      <w:pPr>
        <w:pStyle w:val="EndNoteBibliography"/>
        <w:rPr>
          <w:noProof/>
        </w:rPr>
      </w:pPr>
    </w:p>
    <w:p w14:paraId="5D8A2CDD" w14:textId="77777777" w:rsidR="00F1405B" w:rsidRPr="00F1405B" w:rsidRDefault="00F1405B" w:rsidP="00F1405B">
      <w:pPr>
        <w:pStyle w:val="EndNoteBibliography"/>
        <w:ind w:left="720" w:hanging="720"/>
        <w:rPr>
          <w:noProof/>
        </w:rPr>
      </w:pPr>
      <w:r w:rsidRPr="00F1405B">
        <w:rPr>
          <w:noProof/>
        </w:rPr>
        <w:t xml:space="preserve">Liu, T., et al. (2023). To see or not to see: The parallel processing of self-relevance and facial expressions. </w:t>
      </w:r>
      <w:r w:rsidRPr="00F1405B">
        <w:rPr>
          <w:i/>
          <w:noProof/>
        </w:rPr>
        <w:t xml:space="preserve">Manuscript submitted for publication. </w:t>
      </w:r>
      <w:r w:rsidRPr="00F1405B">
        <w:rPr>
          <w:noProof/>
        </w:rPr>
        <w:t xml:space="preserve">. </w:t>
      </w:r>
    </w:p>
    <w:p w14:paraId="15F4BCA5" w14:textId="77777777" w:rsidR="00F1405B" w:rsidRPr="00F1405B" w:rsidRDefault="00F1405B" w:rsidP="00F1405B">
      <w:pPr>
        <w:pStyle w:val="EndNoteBibliography"/>
        <w:rPr>
          <w:noProof/>
        </w:rPr>
      </w:pPr>
    </w:p>
    <w:p w14:paraId="4B89C61B" w14:textId="548506EB" w:rsidR="00F1405B" w:rsidRPr="00F1405B" w:rsidRDefault="00F1405B" w:rsidP="00F1405B">
      <w:pPr>
        <w:pStyle w:val="EndNoteBibliography"/>
        <w:ind w:left="720" w:hanging="720"/>
        <w:rPr>
          <w:noProof/>
        </w:rPr>
      </w:pPr>
      <w:r w:rsidRPr="00F1405B">
        <w:rPr>
          <w:noProof/>
        </w:rPr>
        <w:t xml:space="preserve">Liu, Y.S., et al. (2022). Depression screening using a non-verbal self-association task: A machine-learning based pilot study. </w:t>
      </w:r>
      <w:r w:rsidRPr="00F1405B">
        <w:rPr>
          <w:i/>
          <w:noProof/>
        </w:rPr>
        <w:t>Journal of Affective Disorders, 310</w:t>
      </w:r>
      <w:r w:rsidRPr="00F1405B">
        <w:rPr>
          <w:noProof/>
        </w:rPr>
        <w:t xml:space="preserve">, 87-95. </w:t>
      </w:r>
      <w:hyperlink r:id="rId50" w:history="1">
        <w:r w:rsidRPr="00F1405B">
          <w:rPr>
            <w:rStyle w:val="ac"/>
            <w:noProof/>
          </w:rPr>
          <w:t>https://doi.org/10.1016/j.jad.2022.04.122</w:t>
        </w:r>
      </w:hyperlink>
      <w:r w:rsidRPr="00F1405B">
        <w:rPr>
          <w:noProof/>
        </w:rPr>
        <w:t xml:space="preserve"> </w:t>
      </w:r>
    </w:p>
    <w:p w14:paraId="345EE4EF" w14:textId="77777777" w:rsidR="00F1405B" w:rsidRPr="00F1405B" w:rsidRDefault="00F1405B" w:rsidP="00F1405B">
      <w:pPr>
        <w:pStyle w:val="EndNoteBibliography"/>
        <w:rPr>
          <w:noProof/>
        </w:rPr>
      </w:pPr>
    </w:p>
    <w:p w14:paraId="1A05A077" w14:textId="359EBADB" w:rsidR="00F1405B" w:rsidRPr="00F1405B" w:rsidRDefault="00F1405B" w:rsidP="00F1405B">
      <w:pPr>
        <w:pStyle w:val="EndNoteBibliography"/>
        <w:ind w:left="720" w:hanging="720"/>
        <w:rPr>
          <w:noProof/>
        </w:rPr>
      </w:pPr>
      <w:r w:rsidRPr="00F1405B">
        <w:rPr>
          <w:noProof/>
        </w:rPr>
        <w:t>Maire, H., et al. (2020). A Developmental Study of the Self</w:t>
      </w:r>
      <w:r w:rsidRPr="00F1405B">
        <w:rPr>
          <w:rFonts w:hint="eastAsia"/>
          <w:noProof/>
        </w:rPr>
        <w:t>‐</w:t>
      </w:r>
      <w:r w:rsidRPr="00F1405B">
        <w:rPr>
          <w:noProof/>
        </w:rPr>
        <w:t xml:space="preserve">Prioritization Effect in Children Between 6 and 10 Years of Age. </w:t>
      </w:r>
      <w:r w:rsidRPr="00F1405B">
        <w:rPr>
          <w:i/>
          <w:noProof/>
        </w:rPr>
        <w:t>Child development, 91</w:t>
      </w:r>
      <w:r w:rsidRPr="00F1405B">
        <w:rPr>
          <w:noProof/>
        </w:rPr>
        <w:t xml:space="preserve">(3), 694-704. </w:t>
      </w:r>
      <w:hyperlink r:id="rId51" w:history="1">
        <w:r w:rsidRPr="00F1405B">
          <w:rPr>
            <w:rStyle w:val="ac"/>
            <w:noProof/>
          </w:rPr>
          <w:t>https://doi.org/10.1111/cdev.13352</w:t>
        </w:r>
      </w:hyperlink>
      <w:r w:rsidRPr="00F1405B">
        <w:rPr>
          <w:noProof/>
        </w:rPr>
        <w:t xml:space="preserve"> </w:t>
      </w:r>
    </w:p>
    <w:p w14:paraId="721123E6" w14:textId="77777777" w:rsidR="00F1405B" w:rsidRPr="00F1405B" w:rsidRDefault="00F1405B" w:rsidP="00F1405B">
      <w:pPr>
        <w:pStyle w:val="EndNoteBibliography"/>
        <w:rPr>
          <w:noProof/>
        </w:rPr>
      </w:pPr>
    </w:p>
    <w:p w14:paraId="5633B894" w14:textId="5C95CFB9" w:rsidR="00F1405B" w:rsidRPr="00F1405B" w:rsidRDefault="00F1405B" w:rsidP="00F1405B">
      <w:pPr>
        <w:pStyle w:val="EndNoteBibliography"/>
        <w:ind w:left="720" w:hanging="720"/>
        <w:rPr>
          <w:noProof/>
        </w:rPr>
      </w:pPr>
      <w:r w:rsidRPr="00F1405B">
        <w:rPr>
          <w:noProof/>
        </w:rPr>
        <w:t xml:space="preserve">Makel, M.C., et al. (2012). Replications in psychology research: How often do they really occur? </w:t>
      </w:r>
      <w:r w:rsidRPr="00F1405B">
        <w:rPr>
          <w:i/>
          <w:noProof/>
        </w:rPr>
        <w:t>Perspectives on Psychological Science, 7</w:t>
      </w:r>
      <w:r w:rsidRPr="00F1405B">
        <w:rPr>
          <w:noProof/>
        </w:rPr>
        <w:t xml:space="preserve">(6), 537-542. </w:t>
      </w:r>
      <w:hyperlink r:id="rId52" w:history="1">
        <w:r w:rsidRPr="00F1405B">
          <w:rPr>
            <w:rStyle w:val="ac"/>
            <w:noProof/>
          </w:rPr>
          <w:t>https://doi.org/10.1177/1745691612460688</w:t>
        </w:r>
      </w:hyperlink>
      <w:r w:rsidRPr="00F1405B">
        <w:rPr>
          <w:noProof/>
        </w:rPr>
        <w:t xml:space="preserve"> </w:t>
      </w:r>
    </w:p>
    <w:p w14:paraId="502FC569" w14:textId="77777777" w:rsidR="00F1405B" w:rsidRPr="00F1405B" w:rsidRDefault="00F1405B" w:rsidP="00F1405B">
      <w:pPr>
        <w:pStyle w:val="EndNoteBibliography"/>
        <w:rPr>
          <w:noProof/>
        </w:rPr>
      </w:pPr>
    </w:p>
    <w:p w14:paraId="6C5C7A8B" w14:textId="31BDC6A6" w:rsidR="00F1405B" w:rsidRPr="00F1405B" w:rsidRDefault="00F1405B" w:rsidP="00F1405B">
      <w:pPr>
        <w:pStyle w:val="EndNoteBibliography"/>
        <w:ind w:left="720" w:hanging="720"/>
        <w:rPr>
          <w:noProof/>
        </w:rPr>
      </w:pPr>
      <w:r w:rsidRPr="00F1405B">
        <w:rPr>
          <w:noProof/>
        </w:rPr>
        <w:t xml:space="preserve">Martínez-Pérez, V., et al. (2020). Examining the dorsolateral and ventromedial prefrontal cortex involvement in the self-attention network: A randomized, sham-controlled, parallel group, double-blind, and multichannel HD-tDCS study. </w:t>
      </w:r>
      <w:r w:rsidRPr="00F1405B">
        <w:rPr>
          <w:i/>
          <w:noProof/>
        </w:rPr>
        <w:t>Frontiers in Neuroscience, 14</w:t>
      </w:r>
      <w:r w:rsidRPr="00F1405B">
        <w:rPr>
          <w:noProof/>
        </w:rPr>
        <w:t xml:space="preserve">, 683. </w:t>
      </w:r>
      <w:hyperlink r:id="rId53" w:history="1">
        <w:r w:rsidRPr="00F1405B">
          <w:rPr>
            <w:rStyle w:val="ac"/>
            <w:noProof/>
          </w:rPr>
          <w:t>https://doi.org/10.3389/fnins.2020.00683</w:t>
        </w:r>
      </w:hyperlink>
      <w:r w:rsidRPr="00F1405B">
        <w:rPr>
          <w:noProof/>
        </w:rPr>
        <w:t xml:space="preserve"> </w:t>
      </w:r>
    </w:p>
    <w:p w14:paraId="5BF959D0" w14:textId="77777777" w:rsidR="00F1405B" w:rsidRPr="00F1405B" w:rsidRDefault="00F1405B" w:rsidP="00F1405B">
      <w:pPr>
        <w:pStyle w:val="EndNoteBibliography"/>
        <w:rPr>
          <w:noProof/>
        </w:rPr>
      </w:pPr>
    </w:p>
    <w:p w14:paraId="560DA68A" w14:textId="77777777" w:rsidR="00F1405B" w:rsidRPr="00F1405B" w:rsidRDefault="00F1405B" w:rsidP="00F1405B">
      <w:pPr>
        <w:pStyle w:val="EndNoteBibliography"/>
        <w:ind w:left="720" w:hanging="720"/>
        <w:rPr>
          <w:noProof/>
        </w:rPr>
      </w:pPr>
      <w:r w:rsidRPr="00F1405B">
        <w:rPr>
          <w:noProof/>
        </w:rPr>
        <w:t xml:space="preserve">Mei, N., et al. (2023). Using serial dependence to predict confidence across observers and cognitive domains. </w:t>
      </w:r>
      <w:r w:rsidRPr="00F1405B">
        <w:rPr>
          <w:i/>
          <w:noProof/>
        </w:rPr>
        <w:t>Psychonomic Bulletin &amp; Review</w:t>
      </w:r>
      <w:r w:rsidRPr="00F1405B">
        <w:rPr>
          <w:noProof/>
        </w:rPr>
        <w:t xml:space="preserve">, 1-13. </w:t>
      </w:r>
    </w:p>
    <w:p w14:paraId="6FB7F73A" w14:textId="77777777" w:rsidR="00F1405B" w:rsidRPr="00F1405B" w:rsidRDefault="00F1405B" w:rsidP="00F1405B">
      <w:pPr>
        <w:pStyle w:val="EndNoteBibliography"/>
        <w:rPr>
          <w:noProof/>
        </w:rPr>
      </w:pPr>
    </w:p>
    <w:p w14:paraId="7E6473DF" w14:textId="77777777" w:rsidR="00F1405B" w:rsidRPr="00F1405B" w:rsidRDefault="00F1405B" w:rsidP="00F1405B">
      <w:pPr>
        <w:pStyle w:val="EndNoteBibliography"/>
        <w:ind w:left="720" w:hanging="720"/>
        <w:rPr>
          <w:noProof/>
        </w:rPr>
      </w:pPr>
      <w:r w:rsidRPr="00F1405B">
        <w:rPr>
          <w:noProof/>
        </w:rPr>
        <w:t xml:space="preserve">Mollon, J.D., et al. (2017). Individual differences in visual science: What can be learned and what is good experimental practice? </w:t>
      </w:r>
      <w:r w:rsidRPr="00F1405B">
        <w:rPr>
          <w:i/>
          <w:noProof/>
        </w:rPr>
        <w:t>Vision research, 141</w:t>
      </w:r>
      <w:r w:rsidRPr="00F1405B">
        <w:rPr>
          <w:noProof/>
        </w:rPr>
        <w:t xml:space="preserve">, 4-15. </w:t>
      </w:r>
    </w:p>
    <w:p w14:paraId="1353E5D0" w14:textId="77777777" w:rsidR="00F1405B" w:rsidRPr="00F1405B" w:rsidRDefault="00F1405B" w:rsidP="00F1405B">
      <w:pPr>
        <w:pStyle w:val="EndNoteBibliography"/>
        <w:rPr>
          <w:noProof/>
        </w:rPr>
      </w:pPr>
    </w:p>
    <w:p w14:paraId="78A5B7A9" w14:textId="6575EA72" w:rsidR="00F1405B" w:rsidRPr="00F1405B" w:rsidRDefault="00F1405B" w:rsidP="00F1405B">
      <w:pPr>
        <w:pStyle w:val="EndNoteBibliography"/>
        <w:ind w:left="720" w:hanging="720"/>
        <w:rPr>
          <w:noProof/>
        </w:rPr>
      </w:pPr>
      <w:r w:rsidRPr="00F1405B">
        <w:rPr>
          <w:noProof/>
        </w:rPr>
        <w:t xml:space="preserve">Moray, N. (1959). Attention in dichotic listening: Affective cues and the influence of instructions. </w:t>
      </w:r>
      <w:r w:rsidRPr="00F1405B">
        <w:rPr>
          <w:i/>
          <w:noProof/>
        </w:rPr>
        <w:t>Quarterly journal of experimental psychology, 11</w:t>
      </w:r>
      <w:r w:rsidRPr="00F1405B">
        <w:rPr>
          <w:noProof/>
        </w:rPr>
        <w:t xml:space="preserve">(1), 56-60. </w:t>
      </w:r>
      <w:hyperlink r:id="rId54" w:history="1">
        <w:r w:rsidRPr="00F1405B">
          <w:rPr>
            <w:rStyle w:val="ac"/>
            <w:noProof/>
          </w:rPr>
          <w:t>https://doi.org/10.1080/17470215908416289</w:t>
        </w:r>
      </w:hyperlink>
      <w:r w:rsidRPr="00F1405B">
        <w:rPr>
          <w:noProof/>
        </w:rPr>
        <w:t xml:space="preserve"> </w:t>
      </w:r>
    </w:p>
    <w:p w14:paraId="40243D29" w14:textId="77777777" w:rsidR="00F1405B" w:rsidRPr="00F1405B" w:rsidRDefault="00F1405B" w:rsidP="00F1405B">
      <w:pPr>
        <w:pStyle w:val="EndNoteBibliography"/>
        <w:rPr>
          <w:noProof/>
        </w:rPr>
      </w:pPr>
    </w:p>
    <w:p w14:paraId="1D78BB2A" w14:textId="0814FE30" w:rsidR="00F1405B" w:rsidRPr="00F1405B" w:rsidRDefault="00F1405B" w:rsidP="00F1405B">
      <w:pPr>
        <w:pStyle w:val="EndNoteBibliography"/>
        <w:ind w:left="720" w:hanging="720"/>
        <w:rPr>
          <w:noProof/>
        </w:rPr>
      </w:pPr>
      <w:r w:rsidRPr="00F1405B">
        <w:rPr>
          <w:noProof/>
        </w:rPr>
        <w:lastRenderedPageBreak/>
        <w:t xml:space="preserve">Navon, M., &amp; Makovski, T. (2021). Are Self-related Items Unique? the Self-prioritization Effect Revisited. </w:t>
      </w:r>
      <w:hyperlink r:id="rId55" w:history="1">
        <w:r w:rsidRPr="00F1405B">
          <w:rPr>
            <w:rStyle w:val="ac"/>
            <w:noProof/>
          </w:rPr>
          <w:t>https://doi.org/10.31234/osf.io/9dzm4</w:t>
        </w:r>
      </w:hyperlink>
      <w:r w:rsidRPr="00F1405B">
        <w:rPr>
          <w:noProof/>
        </w:rPr>
        <w:t xml:space="preserve"> </w:t>
      </w:r>
    </w:p>
    <w:p w14:paraId="0D7A9886" w14:textId="77777777" w:rsidR="00F1405B" w:rsidRPr="00F1405B" w:rsidRDefault="00F1405B" w:rsidP="00F1405B">
      <w:pPr>
        <w:pStyle w:val="EndNoteBibliography"/>
        <w:rPr>
          <w:noProof/>
        </w:rPr>
      </w:pPr>
    </w:p>
    <w:p w14:paraId="4EF5FDE7" w14:textId="2D04F190" w:rsidR="00F1405B" w:rsidRPr="00F1405B" w:rsidRDefault="00F1405B" w:rsidP="00F1405B">
      <w:pPr>
        <w:pStyle w:val="EndNoteBibliography"/>
        <w:ind w:left="720" w:hanging="720"/>
        <w:rPr>
          <w:noProof/>
        </w:rPr>
      </w:pPr>
      <w:r w:rsidRPr="00F1405B">
        <w:rPr>
          <w:noProof/>
        </w:rPr>
        <w:t>Nijhof, A.D., &amp; Bird, G. (2019). Self</w:t>
      </w:r>
      <w:r w:rsidRPr="00F1405B">
        <w:rPr>
          <w:rFonts w:hint="eastAsia"/>
          <w:noProof/>
        </w:rPr>
        <w:t>‐</w:t>
      </w:r>
      <w:r w:rsidRPr="00F1405B">
        <w:rPr>
          <w:noProof/>
        </w:rPr>
        <w:t xml:space="preserve">processing in individuals with autism spectrum disorder. </w:t>
      </w:r>
      <w:r w:rsidRPr="00F1405B">
        <w:rPr>
          <w:i/>
          <w:noProof/>
        </w:rPr>
        <w:t>Autism research, 12</w:t>
      </w:r>
      <w:r w:rsidRPr="00F1405B">
        <w:rPr>
          <w:noProof/>
        </w:rPr>
        <w:t xml:space="preserve">(11), 1580-1584. </w:t>
      </w:r>
      <w:hyperlink r:id="rId56" w:history="1">
        <w:r w:rsidRPr="00F1405B">
          <w:rPr>
            <w:rStyle w:val="ac"/>
            <w:noProof/>
          </w:rPr>
          <w:t>https://doi.org/10.1002/aur.2200</w:t>
        </w:r>
      </w:hyperlink>
      <w:r w:rsidRPr="00F1405B">
        <w:rPr>
          <w:noProof/>
        </w:rPr>
        <w:t xml:space="preserve"> </w:t>
      </w:r>
    </w:p>
    <w:p w14:paraId="6377D5BC" w14:textId="77777777" w:rsidR="00F1405B" w:rsidRPr="00F1405B" w:rsidRDefault="00F1405B" w:rsidP="00F1405B">
      <w:pPr>
        <w:pStyle w:val="EndNoteBibliography"/>
        <w:rPr>
          <w:noProof/>
        </w:rPr>
      </w:pPr>
    </w:p>
    <w:p w14:paraId="0FA413D1" w14:textId="77777777" w:rsidR="00F1405B" w:rsidRPr="00F1405B" w:rsidRDefault="00F1405B" w:rsidP="00F1405B">
      <w:pPr>
        <w:pStyle w:val="EndNoteBibliography"/>
        <w:ind w:left="720" w:hanging="720"/>
        <w:rPr>
          <w:noProof/>
        </w:rPr>
      </w:pPr>
      <w:r w:rsidRPr="00F1405B">
        <w:rPr>
          <w:noProof/>
        </w:rPr>
        <w:t xml:space="preserve">Oswald, F.L., et al. (2015). The development of a short domain-general measure of working memory capacity. </w:t>
      </w:r>
      <w:r w:rsidRPr="00F1405B">
        <w:rPr>
          <w:i/>
          <w:noProof/>
        </w:rPr>
        <w:t>Behavior Research Methods, 47</w:t>
      </w:r>
      <w:r w:rsidRPr="00F1405B">
        <w:rPr>
          <w:noProof/>
        </w:rPr>
        <w:t xml:space="preserve">, 1343-1355. </w:t>
      </w:r>
    </w:p>
    <w:p w14:paraId="1A5E7555" w14:textId="77777777" w:rsidR="00F1405B" w:rsidRPr="00F1405B" w:rsidRDefault="00F1405B" w:rsidP="00F1405B">
      <w:pPr>
        <w:pStyle w:val="EndNoteBibliography"/>
        <w:rPr>
          <w:noProof/>
        </w:rPr>
      </w:pPr>
    </w:p>
    <w:p w14:paraId="7E5D39ED" w14:textId="0679C024" w:rsidR="00F1405B" w:rsidRPr="00F1405B" w:rsidRDefault="00F1405B" w:rsidP="00F1405B">
      <w:pPr>
        <w:pStyle w:val="EndNoteBibliography"/>
        <w:ind w:left="720" w:hanging="720"/>
        <w:rPr>
          <w:noProof/>
        </w:rPr>
      </w:pPr>
      <w:r w:rsidRPr="00F1405B">
        <w:rPr>
          <w:noProof/>
        </w:rPr>
        <w:t xml:space="preserve">Parsons, S., et al. (2019). Psychological Science Needs a Standard Practice of Reporting the Reliability of Cognitive-Behavioral Measurements. </w:t>
      </w:r>
      <w:r w:rsidRPr="00F1405B">
        <w:rPr>
          <w:i/>
          <w:noProof/>
        </w:rPr>
        <w:t>Advances in methods and practices in psychological science, 2</w:t>
      </w:r>
      <w:r w:rsidRPr="00F1405B">
        <w:rPr>
          <w:noProof/>
        </w:rPr>
        <w:t xml:space="preserve">(4), 378-395. </w:t>
      </w:r>
      <w:hyperlink r:id="rId57" w:history="1">
        <w:r w:rsidRPr="00F1405B">
          <w:rPr>
            <w:rStyle w:val="ac"/>
            <w:noProof/>
          </w:rPr>
          <w:t>https://doi.org/10.1177/2515245919879695</w:t>
        </w:r>
      </w:hyperlink>
      <w:r w:rsidRPr="00F1405B">
        <w:rPr>
          <w:noProof/>
        </w:rPr>
        <w:t xml:space="preserve"> </w:t>
      </w:r>
    </w:p>
    <w:p w14:paraId="3D38B785" w14:textId="77777777" w:rsidR="00F1405B" w:rsidRPr="00F1405B" w:rsidRDefault="00F1405B" w:rsidP="00F1405B">
      <w:pPr>
        <w:pStyle w:val="EndNoteBibliography"/>
        <w:rPr>
          <w:noProof/>
        </w:rPr>
      </w:pPr>
    </w:p>
    <w:p w14:paraId="2F44FF11" w14:textId="77777777" w:rsidR="00F1405B" w:rsidRPr="00F1405B" w:rsidRDefault="00F1405B" w:rsidP="00F1405B">
      <w:pPr>
        <w:pStyle w:val="EndNoteBibliography"/>
        <w:ind w:left="720" w:hanging="720"/>
        <w:rPr>
          <w:noProof/>
        </w:rPr>
      </w:pPr>
      <w:r w:rsidRPr="00F1405B">
        <w:rPr>
          <w:noProof/>
        </w:rPr>
        <w:t xml:space="preserve">Pascucci, D., et al. (2023). Serial dependence in visual perception: A review. </w:t>
      </w:r>
      <w:r w:rsidRPr="00F1405B">
        <w:rPr>
          <w:i/>
          <w:noProof/>
        </w:rPr>
        <w:t>Journal of Vision, 23</w:t>
      </w:r>
      <w:r w:rsidRPr="00F1405B">
        <w:rPr>
          <w:noProof/>
        </w:rPr>
        <w:t xml:space="preserve">(1), 9-9. </w:t>
      </w:r>
    </w:p>
    <w:p w14:paraId="05614557" w14:textId="77777777" w:rsidR="00F1405B" w:rsidRPr="00F1405B" w:rsidRDefault="00F1405B" w:rsidP="00F1405B">
      <w:pPr>
        <w:pStyle w:val="EndNoteBibliography"/>
        <w:rPr>
          <w:noProof/>
        </w:rPr>
      </w:pPr>
    </w:p>
    <w:p w14:paraId="5AAA610D" w14:textId="22C41489" w:rsidR="00F1405B" w:rsidRPr="00F1405B" w:rsidRDefault="00F1405B" w:rsidP="00F1405B">
      <w:pPr>
        <w:pStyle w:val="EndNoteBibliography"/>
        <w:ind w:left="720" w:hanging="720"/>
        <w:rPr>
          <w:noProof/>
        </w:rPr>
      </w:pPr>
      <w:r w:rsidRPr="00F1405B">
        <w:rPr>
          <w:noProof/>
        </w:rPr>
        <w:t>Payne, B., et al. (2021). Perceptual prioritization of self</w:t>
      </w:r>
      <w:r w:rsidRPr="00F1405B">
        <w:rPr>
          <w:rFonts w:hint="eastAsia"/>
          <w:noProof/>
        </w:rPr>
        <w:t>‐</w:t>
      </w:r>
      <w:r w:rsidRPr="00F1405B">
        <w:rPr>
          <w:noProof/>
        </w:rPr>
        <w:t xml:space="preserve">associated voices. </w:t>
      </w:r>
      <w:r w:rsidRPr="00F1405B">
        <w:rPr>
          <w:i/>
          <w:noProof/>
        </w:rPr>
        <w:t>British Journal of Psychology, 112</w:t>
      </w:r>
      <w:r w:rsidRPr="00F1405B">
        <w:rPr>
          <w:noProof/>
        </w:rPr>
        <w:t xml:space="preserve">(3), 585-610. </w:t>
      </w:r>
      <w:hyperlink r:id="rId58" w:history="1">
        <w:r w:rsidRPr="00F1405B">
          <w:rPr>
            <w:rStyle w:val="ac"/>
            <w:noProof/>
          </w:rPr>
          <w:t>https://doi.org/10.1111/bjop.12479</w:t>
        </w:r>
      </w:hyperlink>
      <w:r w:rsidRPr="00F1405B">
        <w:rPr>
          <w:noProof/>
        </w:rPr>
        <w:t xml:space="preserve"> </w:t>
      </w:r>
    </w:p>
    <w:p w14:paraId="7B305F57" w14:textId="77777777" w:rsidR="00F1405B" w:rsidRPr="00F1405B" w:rsidRDefault="00F1405B" w:rsidP="00F1405B">
      <w:pPr>
        <w:pStyle w:val="EndNoteBibliography"/>
        <w:rPr>
          <w:noProof/>
        </w:rPr>
      </w:pPr>
    </w:p>
    <w:p w14:paraId="573DA457" w14:textId="7EA69DAC" w:rsidR="00F1405B" w:rsidRPr="00F1405B" w:rsidRDefault="00F1405B" w:rsidP="00F1405B">
      <w:pPr>
        <w:pStyle w:val="EndNoteBibliography"/>
        <w:ind w:left="720" w:hanging="720"/>
        <w:rPr>
          <w:noProof/>
        </w:rPr>
      </w:pPr>
      <w:r w:rsidRPr="00F1405B">
        <w:rPr>
          <w:noProof/>
        </w:rPr>
        <w:t xml:space="preserve">Pronk, T., et al. (2022). Methods to split cognitive task data for estimating split-half reliability: A comprehensive review and systematic assessment. </w:t>
      </w:r>
      <w:r w:rsidRPr="00F1405B">
        <w:rPr>
          <w:i/>
          <w:noProof/>
        </w:rPr>
        <w:t>Psychonomic Bulletin &amp; Review, 29</w:t>
      </w:r>
      <w:r w:rsidRPr="00F1405B">
        <w:rPr>
          <w:noProof/>
        </w:rPr>
        <w:t xml:space="preserve">(1), 44-54. </w:t>
      </w:r>
      <w:hyperlink r:id="rId59" w:history="1">
        <w:r w:rsidRPr="00F1405B">
          <w:rPr>
            <w:rStyle w:val="ac"/>
            <w:noProof/>
          </w:rPr>
          <w:t>https://doi.org/10.3758/s13423-021-01948-3</w:t>
        </w:r>
      </w:hyperlink>
      <w:r w:rsidRPr="00F1405B">
        <w:rPr>
          <w:noProof/>
        </w:rPr>
        <w:t xml:space="preserve"> </w:t>
      </w:r>
    </w:p>
    <w:p w14:paraId="29CAD56A" w14:textId="77777777" w:rsidR="00F1405B" w:rsidRPr="00F1405B" w:rsidRDefault="00F1405B" w:rsidP="00F1405B">
      <w:pPr>
        <w:pStyle w:val="EndNoteBibliography"/>
        <w:rPr>
          <w:noProof/>
        </w:rPr>
      </w:pPr>
    </w:p>
    <w:p w14:paraId="0C4D22EF" w14:textId="4ED1196D" w:rsidR="00F1405B" w:rsidRPr="00F1405B" w:rsidRDefault="00F1405B" w:rsidP="00F1405B">
      <w:pPr>
        <w:pStyle w:val="EndNoteBibliography"/>
        <w:ind w:left="720" w:hanging="720"/>
        <w:rPr>
          <w:noProof/>
        </w:rPr>
      </w:pPr>
      <w:r w:rsidRPr="00F1405B">
        <w:rPr>
          <w:noProof/>
        </w:rPr>
        <w:t xml:space="preserve">Qian, H., et al. (2020). Prioritised self-referential processing is modulated by emotional arousal. </w:t>
      </w:r>
      <w:r w:rsidRPr="00F1405B">
        <w:rPr>
          <w:i/>
          <w:noProof/>
        </w:rPr>
        <w:t>Quarterly journal of experimental psychology, 73</w:t>
      </w:r>
      <w:r w:rsidRPr="00F1405B">
        <w:rPr>
          <w:noProof/>
        </w:rPr>
        <w:t xml:space="preserve">(5), 688-697. </w:t>
      </w:r>
      <w:hyperlink r:id="rId60" w:history="1">
        <w:r w:rsidRPr="00F1405B">
          <w:rPr>
            <w:rStyle w:val="ac"/>
            <w:noProof/>
          </w:rPr>
          <w:t>https://doi.org/10.1177/1747021819892158</w:t>
        </w:r>
      </w:hyperlink>
      <w:r w:rsidRPr="00F1405B">
        <w:rPr>
          <w:noProof/>
        </w:rPr>
        <w:t xml:space="preserve"> </w:t>
      </w:r>
    </w:p>
    <w:p w14:paraId="27FCE184" w14:textId="77777777" w:rsidR="00F1405B" w:rsidRPr="00F1405B" w:rsidRDefault="00F1405B" w:rsidP="00F1405B">
      <w:pPr>
        <w:pStyle w:val="EndNoteBibliography"/>
        <w:rPr>
          <w:noProof/>
        </w:rPr>
      </w:pPr>
    </w:p>
    <w:p w14:paraId="43E60B4F" w14:textId="387EC2A8" w:rsidR="00F1405B" w:rsidRPr="00F1405B" w:rsidRDefault="00F1405B" w:rsidP="00F1405B">
      <w:pPr>
        <w:pStyle w:val="EndNoteBibliography"/>
        <w:ind w:left="720" w:hanging="720"/>
        <w:rPr>
          <w:noProof/>
        </w:rPr>
      </w:pPr>
      <w:r w:rsidRPr="00F1405B">
        <w:rPr>
          <w:noProof/>
        </w:rPr>
        <w:t xml:space="preserve">R Core Team. (2023). R: A Language and Environment for Statistical Computing. </w:t>
      </w:r>
      <w:hyperlink r:id="rId61" w:history="1">
        <w:r w:rsidRPr="00F1405B">
          <w:rPr>
            <w:rStyle w:val="ac"/>
            <w:noProof/>
          </w:rPr>
          <w:t>https://www.R-project.org/</w:t>
        </w:r>
      </w:hyperlink>
      <w:r w:rsidRPr="00F1405B">
        <w:rPr>
          <w:noProof/>
        </w:rPr>
        <w:t xml:space="preserve"> </w:t>
      </w:r>
    </w:p>
    <w:p w14:paraId="75539131" w14:textId="77777777" w:rsidR="00F1405B" w:rsidRPr="00F1405B" w:rsidRDefault="00F1405B" w:rsidP="00F1405B">
      <w:pPr>
        <w:pStyle w:val="EndNoteBibliography"/>
        <w:rPr>
          <w:noProof/>
        </w:rPr>
      </w:pPr>
    </w:p>
    <w:p w14:paraId="1373BA6A" w14:textId="77777777" w:rsidR="00F1405B" w:rsidRPr="00F1405B" w:rsidRDefault="00F1405B" w:rsidP="00F1405B">
      <w:pPr>
        <w:pStyle w:val="EndNoteBibliography"/>
        <w:ind w:left="720" w:hanging="720"/>
        <w:rPr>
          <w:noProof/>
        </w:rPr>
      </w:pPr>
      <w:r w:rsidRPr="00F1405B">
        <w:rPr>
          <w:noProof/>
        </w:rPr>
        <w:t xml:space="preserve">Rad, M.S., et al. (2018). Toward a psychology of Homo sapiens: Making psychological science more representative of the human population. </w:t>
      </w:r>
      <w:r w:rsidRPr="00F1405B">
        <w:rPr>
          <w:i/>
          <w:noProof/>
        </w:rPr>
        <w:t>Proceedings of the National Academy of Sciences, 115</w:t>
      </w:r>
      <w:r w:rsidRPr="00F1405B">
        <w:rPr>
          <w:noProof/>
        </w:rPr>
        <w:t xml:space="preserve">(45), 11401-11405. </w:t>
      </w:r>
    </w:p>
    <w:p w14:paraId="2D88CFBD" w14:textId="77777777" w:rsidR="00F1405B" w:rsidRPr="00F1405B" w:rsidRDefault="00F1405B" w:rsidP="00F1405B">
      <w:pPr>
        <w:pStyle w:val="EndNoteBibliography"/>
        <w:rPr>
          <w:noProof/>
        </w:rPr>
      </w:pPr>
    </w:p>
    <w:p w14:paraId="6FD96326" w14:textId="53F97B55" w:rsidR="00F1405B" w:rsidRPr="00F1405B" w:rsidRDefault="00F1405B" w:rsidP="00F1405B">
      <w:pPr>
        <w:pStyle w:val="EndNoteBibliography"/>
        <w:ind w:left="720" w:hanging="720"/>
        <w:rPr>
          <w:noProof/>
        </w:rPr>
      </w:pPr>
      <w:r w:rsidRPr="00F1405B">
        <w:rPr>
          <w:noProof/>
        </w:rPr>
        <w:t xml:space="preserve">Revelle, W.R. (2017). psych: Procedures for personality and psychological research. </w:t>
      </w:r>
      <w:hyperlink r:id="rId62" w:history="1">
        <w:r w:rsidRPr="00F1405B">
          <w:rPr>
            <w:rStyle w:val="ac"/>
            <w:noProof/>
          </w:rPr>
          <w:t>https://CRAN.R-project.org/package=psych</w:t>
        </w:r>
      </w:hyperlink>
      <w:r w:rsidRPr="00F1405B">
        <w:rPr>
          <w:noProof/>
        </w:rPr>
        <w:t xml:space="preserve"> </w:t>
      </w:r>
    </w:p>
    <w:p w14:paraId="64909D78" w14:textId="77777777" w:rsidR="00F1405B" w:rsidRPr="00F1405B" w:rsidRDefault="00F1405B" w:rsidP="00F1405B">
      <w:pPr>
        <w:pStyle w:val="EndNoteBibliography"/>
        <w:rPr>
          <w:noProof/>
        </w:rPr>
      </w:pPr>
    </w:p>
    <w:p w14:paraId="6720BCF4" w14:textId="6368C7D7" w:rsidR="00F1405B" w:rsidRPr="00F1405B" w:rsidRDefault="00F1405B" w:rsidP="00F1405B">
      <w:pPr>
        <w:pStyle w:val="EndNoteBibliography"/>
        <w:ind w:left="720" w:hanging="720"/>
        <w:rPr>
          <w:noProof/>
        </w:rPr>
      </w:pPr>
      <w:r w:rsidRPr="00F1405B">
        <w:rPr>
          <w:noProof/>
        </w:rPr>
        <w:t xml:space="preserve">Rogers, T.B., et al. (1977, Sep). Self-reference and the encoding of personal information. </w:t>
      </w:r>
      <w:r w:rsidRPr="00F1405B">
        <w:rPr>
          <w:i/>
          <w:noProof/>
        </w:rPr>
        <w:t>J Pers Soc Psychol, 35</w:t>
      </w:r>
      <w:r w:rsidRPr="00F1405B">
        <w:rPr>
          <w:noProof/>
        </w:rPr>
        <w:t xml:space="preserve">(9), 677-688. </w:t>
      </w:r>
      <w:hyperlink r:id="rId63" w:history="1">
        <w:r w:rsidRPr="00F1405B">
          <w:rPr>
            <w:rStyle w:val="ac"/>
            <w:noProof/>
          </w:rPr>
          <w:t>https://doi.org/10.1037//0022-3514.35.9.677</w:t>
        </w:r>
      </w:hyperlink>
      <w:r w:rsidRPr="00F1405B">
        <w:rPr>
          <w:noProof/>
        </w:rPr>
        <w:t xml:space="preserve"> </w:t>
      </w:r>
    </w:p>
    <w:p w14:paraId="39E3D7A2" w14:textId="77777777" w:rsidR="00F1405B" w:rsidRPr="00F1405B" w:rsidRDefault="00F1405B" w:rsidP="00F1405B">
      <w:pPr>
        <w:pStyle w:val="EndNoteBibliography"/>
        <w:rPr>
          <w:noProof/>
        </w:rPr>
      </w:pPr>
    </w:p>
    <w:p w14:paraId="4AFA593C" w14:textId="684C11F3" w:rsidR="00F1405B" w:rsidRPr="00F1405B" w:rsidRDefault="00F1405B" w:rsidP="00F1405B">
      <w:pPr>
        <w:pStyle w:val="EndNoteBibliography"/>
        <w:ind w:left="720" w:hanging="720"/>
        <w:rPr>
          <w:noProof/>
        </w:rPr>
      </w:pPr>
      <w:r w:rsidRPr="00F1405B">
        <w:rPr>
          <w:noProof/>
        </w:rPr>
        <w:t xml:space="preserve">Schäfer, S., &amp; Frings, C. (2019). Understanding self-prioritisation: The prioritisation of self-relevant stimuli and its relation to the individual self-esteem. </w:t>
      </w:r>
      <w:r w:rsidRPr="00F1405B">
        <w:rPr>
          <w:i/>
          <w:noProof/>
        </w:rPr>
        <w:t>Journal of cognitive psychology, 31</w:t>
      </w:r>
      <w:r w:rsidRPr="00F1405B">
        <w:rPr>
          <w:noProof/>
        </w:rPr>
        <w:t xml:space="preserve">(8), 813-824. </w:t>
      </w:r>
      <w:hyperlink r:id="rId64" w:history="1">
        <w:r w:rsidRPr="00F1405B">
          <w:rPr>
            <w:rStyle w:val="ac"/>
            <w:noProof/>
          </w:rPr>
          <w:t>https://doi.org/10.1080/20445911.2019.1686393</w:t>
        </w:r>
      </w:hyperlink>
      <w:r w:rsidRPr="00F1405B">
        <w:rPr>
          <w:noProof/>
        </w:rPr>
        <w:t xml:space="preserve"> </w:t>
      </w:r>
    </w:p>
    <w:p w14:paraId="49CA54CF" w14:textId="77777777" w:rsidR="00F1405B" w:rsidRPr="00F1405B" w:rsidRDefault="00F1405B" w:rsidP="00F1405B">
      <w:pPr>
        <w:pStyle w:val="EndNoteBibliography"/>
        <w:rPr>
          <w:noProof/>
        </w:rPr>
      </w:pPr>
    </w:p>
    <w:p w14:paraId="0F2BAB55" w14:textId="52F7CEA2" w:rsidR="00F1405B" w:rsidRPr="00F1405B" w:rsidRDefault="00F1405B" w:rsidP="00F1405B">
      <w:pPr>
        <w:pStyle w:val="EndNoteBibliography"/>
        <w:ind w:left="720" w:hanging="720"/>
        <w:rPr>
          <w:noProof/>
        </w:rPr>
      </w:pPr>
      <w:r w:rsidRPr="00F1405B">
        <w:rPr>
          <w:noProof/>
        </w:rPr>
        <w:lastRenderedPageBreak/>
        <w:t xml:space="preserve">Shapiro, K.L., et al. (1997). Personal names and the attentional blink: a visual "cocktail party" effect. </w:t>
      </w:r>
      <w:r w:rsidRPr="00F1405B">
        <w:rPr>
          <w:i/>
          <w:noProof/>
        </w:rPr>
        <w:t>J Exp Psychol Hum Percept Perform, 23</w:t>
      </w:r>
      <w:r w:rsidRPr="00F1405B">
        <w:rPr>
          <w:noProof/>
        </w:rPr>
        <w:t xml:space="preserve">(2), 504-514. </w:t>
      </w:r>
      <w:hyperlink r:id="rId65" w:history="1">
        <w:r w:rsidRPr="00F1405B">
          <w:rPr>
            <w:rStyle w:val="ac"/>
            <w:noProof/>
          </w:rPr>
          <w:t>https://doi.org/10.1037//0096-1523.23.2.504</w:t>
        </w:r>
      </w:hyperlink>
      <w:r w:rsidRPr="00F1405B">
        <w:rPr>
          <w:noProof/>
        </w:rPr>
        <w:t xml:space="preserve"> </w:t>
      </w:r>
    </w:p>
    <w:p w14:paraId="7546EA50" w14:textId="77777777" w:rsidR="00F1405B" w:rsidRPr="00F1405B" w:rsidRDefault="00F1405B" w:rsidP="00F1405B">
      <w:pPr>
        <w:pStyle w:val="EndNoteBibliography"/>
        <w:rPr>
          <w:noProof/>
        </w:rPr>
      </w:pPr>
    </w:p>
    <w:p w14:paraId="0FA1017C" w14:textId="77777777" w:rsidR="00F1405B" w:rsidRPr="00F1405B" w:rsidRDefault="00F1405B" w:rsidP="00F1405B">
      <w:pPr>
        <w:pStyle w:val="EndNoteBibliography"/>
        <w:ind w:left="720" w:hanging="720"/>
        <w:rPr>
          <w:noProof/>
        </w:rPr>
      </w:pPr>
      <w:r w:rsidRPr="00F1405B">
        <w:rPr>
          <w:noProof/>
        </w:rPr>
        <w:t xml:space="preserve">Siegelman, N., et al. (2017). Measuring individual differences in statistical learning: Current pitfalls and possible solutions. </w:t>
      </w:r>
      <w:r w:rsidRPr="00F1405B">
        <w:rPr>
          <w:i/>
          <w:noProof/>
        </w:rPr>
        <w:t>Behavior Research Methods, 49</w:t>
      </w:r>
      <w:r w:rsidRPr="00F1405B">
        <w:rPr>
          <w:noProof/>
        </w:rPr>
        <w:t xml:space="preserve">, 418-432. </w:t>
      </w:r>
    </w:p>
    <w:p w14:paraId="7DE7453E" w14:textId="77777777" w:rsidR="00F1405B" w:rsidRPr="00F1405B" w:rsidRDefault="00F1405B" w:rsidP="00F1405B">
      <w:pPr>
        <w:pStyle w:val="EndNoteBibliography"/>
        <w:rPr>
          <w:noProof/>
        </w:rPr>
      </w:pPr>
    </w:p>
    <w:p w14:paraId="418F02A0" w14:textId="241D114F" w:rsidR="00F1405B" w:rsidRPr="00F1405B" w:rsidRDefault="00F1405B" w:rsidP="00F1405B">
      <w:pPr>
        <w:pStyle w:val="EndNoteBibliography"/>
        <w:ind w:left="720" w:hanging="720"/>
        <w:rPr>
          <w:noProof/>
        </w:rPr>
      </w:pPr>
      <w:r w:rsidRPr="00F1405B">
        <w:rPr>
          <w:noProof/>
        </w:rPr>
        <w:t xml:space="preserve">Stoeber, J., &amp; Eysenck, M.W. (2008). Perfectionism and efficiency: Accuracy, response bias, and invested time in proof-reading performance. </w:t>
      </w:r>
      <w:r w:rsidRPr="00F1405B">
        <w:rPr>
          <w:i/>
          <w:noProof/>
        </w:rPr>
        <w:t>Journal of research in personality, 42</w:t>
      </w:r>
      <w:r w:rsidRPr="00F1405B">
        <w:rPr>
          <w:noProof/>
        </w:rPr>
        <w:t xml:space="preserve">(6), 1673-1678. </w:t>
      </w:r>
      <w:hyperlink r:id="rId66" w:history="1">
        <w:r w:rsidRPr="00F1405B">
          <w:rPr>
            <w:rStyle w:val="ac"/>
            <w:noProof/>
          </w:rPr>
          <w:t>https://doi.org/10.1016/j.jrp.2008.08.001</w:t>
        </w:r>
      </w:hyperlink>
      <w:r w:rsidRPr="00F1405B">
        <w:rPr>
          <w:noProof/>
        </w:rPr>
        <w:t xml:space="preserve"> </w:t>
      </w:r>
    </w:p>
    <w:p w14:paraId="7C957828" w14:textId="77777777" w:rsidR="00F1405B" w:rsidRPr="00F1405B" w:rsidRDefault="00F1405B" w:rsidP="00F1405B">
      <w:pPr>
        <w:pStyle w:val="EndNoteBibliography"/>
        <w:rPr>
          <w:noProof/>
        </w:rPr>
      </w:pPr>
    </w:p>
    <w:p w14:paraId="43FE29B0" w14:textId="23A3ADDB" w:rsidR="00F1405B" w:rsidRPr="00F1405B" w:rsidRDefault="00F1405B" w:rsidP="00F1405B">
      <w:pPr>
        <w:pStyle w:val="EndNoteBibliography"/>
        <w:ind w:left="720" w:hanging="720"/>
        <w:rPr>
          <w:noProof/>
        </w:rPr>
      </w:pPr>
      <w:r w:rsidRPr="00F1405B">
        <w:rPr>
          <w:noProof/>
        </w:rPr>
        <w:t xml:space="preserve">Strachan, J.W., et al. (2020). It goes with the territory: Ownership across spatial boundaries. </w:t>
      </w:r>
      <w:r w:rsidRPr="00F1405B">
        <w:rPr>
          <w:i/>
          <w:noProof/>
        </w:rPr>
        <w:t>Journal of Experimental Psychology: Human Perception and Performance, 46</w:t>
      </w:r>
      <w:r w:rsidRPr="00F1405B">
        <w:rPr>
          <w:noProof/>
        </w:rPr>
        <w:t xml:space="preserve">(8), 789. </w:t>
      </w:r>
      <w:hyperlink r:id="rId67" w:history="1">
        <w:r w:rsidRPr="00F1405B">
          <w:rPr>
            <w:rStyle w:val="ac"/>
            <w:noProof/>
          </w:rPr>
          <w:t>https://doi.org/10.1037/xhp0000742</w:t>
        </w:r>
      </w:hyperlink>
      <w:r w:rsidRPr="00F1405B">
        <w:rPr>
          <w:noProof/>
        </w:rPr>
        <w:t xml:space="preserve"> </w:t>
      </w:r>
    </w:p>
    <w:p w14:paraId="698E0022" w14:textId="77777777" w:rsidR="00F1405B" w:rsidRPr="00F1405B" w:rsidRDefault="00F1405B" w:rsidP="00F1405B">
      <w:pPr>
        <w:pStyle w:val="EndNoteBibliography"/>
        <w:rPr>
          <w:noProof/>
        </w:rPr>
      </w:pPr>
    </w:p>
    <w:p w14:paraId="46217035" w14:textId="33758905" w:rsidR="00F1405B" w:rsidRPr="00F1405B" w:rsidRDefault="00F1405B" w:rsidP="00F1405B">
      <w:pPr>
        <w:pStyle w:val="EndNoteBibliography"/>
        <w:ind w:left="720" w:hanging="720"/>
        <w:rPr>
          <w:noProof/>
        </w:rPr>
      </w:pPr>
      <w:r w:rsidRPr="00F1405B">
        <w:rPr>
          <w:noProof/>
        </w:rPr>
        <w:t xml:space="preserve">Sui, J., et al. (2012). Perceptual effects of social salience: Evidence from self-prioritization effects on perceptual matching. </w:t>
      </w:r>
      <w:r w:rsidRPr="00F1405B">
        <w:rPr>
          <w:i/>
          <w:noProof/>
        </w:rPr>
        <w:t>Journal of experimental psychology. Human perception and performance, 38</w:t>
      </w:r>
      <w:r w:rsidRPr="00F1405B">
        <w:rPr>
          <w:noProof/>
        </w:rPr>
        <w:t xml:space="preserve">(5), 1105-1117. </w:t>
      </w:r>
      <w:hyperlink r:id="rId68" w:history="1">
        <w:r w:rsidRPr="00F1405B">
          <w:rPr>
            <w:rStyle w:val="ac"/>
            <w:noProof/>
          </w:rPr>
          <w:t>https://doi.org/10.1037/a0029792</w:t>
        </w:r>
      </w:hyperlink>
      <w:r w:rsidRPr="00F1405B">
        <w:rPr>
          <w:noProof/>
        </w:rPr>
        <w:t xml:space="preserve"> </w:t>
      </w:r>
    </w:p>
    <w:p w14:paraId="56A5C56B" w14:textId="77777777" w:rsidR="00F1405B" w:rsidRPr="00F1405B" w:rsidRDefault="00F1405B" w:rsidP="00F1405B">
      <w:pPr>
        <w:pStyle w:val="EndNoteBibliography"/>
        <w:rPr>
          <w:noProof/>
        </w:rPr>
      </w:pPr>
    </w:p>
    <w:p w14:paraId="7BCB37F9" w14:textId="0FE67751" w:rsidR="00F1405B" w:rsidRPr="00F1405B" w:rsidRDefault="00F1405B" w:rsidP="00F1405B">
      <w:pPr>
        <w:pStyle w:val="EndNoteBibliography"/>
        <w:ind w:left="720" w:hanging="720"/>
        <w:rPr>
          <w:noProof/>
        </w:rPr>
      </w:pPr>
      <w:r w:rsidRPr="00F1405B">
        <w:rPr>
          <w:noProof/>
        </w:rPr>
        <w:t xml:space="preserve">Sui, J., &amp; Humphreys, G.W. (2013, Nov). Self-referential processing is distinct from semantic elaboration: Evidence from long-term memory effects in a patient with amnesia and semantic impairments. </w:t>
      </w:r>
      <w:r w:rsidRPr="00F1405B">
        <w:rPr>
          <w:i/>
          <w:noProof/>
        </w:rPr>
        <w:t>Neuropsychologia, 51</w:t>
      </w:r>
      <w:r w:rsidRPr="00F1405B">
        <w:rPr>
          <w:noProof/>
        </w:rPr>
        <w:t xml:space="preserve">(13), 2663-2673. </w:t>
      </w:r>
      <w:hyperlink r:id="rId69" w:history="1">
        <w:r w:rsidRPr="00F1405B">
          <w:rPr>
            <w:rStyle w:val="ac"/>
            <w:noProof/>
          </w:rPr>
          <w:t>https://doi.org/10.1016/j.neuropsychologia.2013.07.025</w:t>
        </w:r>
      </w:hyperlink>
      <w:r w:rsidRPr="00F1405B">
        <w:rPr>
          <w:noProof/>
        </w:rPr>
        <w:t xml:space="preserve"> </w:t>
      </w:r>
    </w:p>
    <w:p w14:paraId="351ABF4D" w14:textId="77777777" w:rsidR="00F1405B" w:rsidRPr="00F1405B" w:rsidRDefault="00F1405B" w:rsidP="00F1405B">
      <w:pPr>
        <w:pStyle w:val="EndNoteBibliography"/>
        <w:rPr>
          <w:noProof/>
        </w:rPr>
      </w:pPr>
    </w:p>
    <w:p w14:paraId="215DB763" w14:textId="45FC31C7" w:rsidR="00F1405B" w:rsidRPr="00F1405B" w:rsidRDefault="00F1405B" w:rsidP="00F1405B">
      <w:pPr>
        <w:pStyle w:val="EndNoteBibliography"/>
        <w:ind w:left="720" w:hanging="720"/>
        <w:rPr>
          <w:noProof/>
        </w:rPr>
      </w:pPr>
      <w:r w:rsidRPr="00F1405B">
        <w:rPr>
          <w:noProof/>
        </w:rPr>
        <w:t xml:space="preserve">Sui, J., &amp; Humphreys, G.W. (2017). The self survives extinction: Self-association biases attention in patients with visual extinction. </w:t>
      </w:r>
      <w:r w:rsidRPr="00F1405B">
        <w:rPr>
          <w:i/>
          <w:noProof/>
        </w:rPr>
        <w:t>Cortex, 95</w:t>
      </w:r>
      <w:r w:rsidRPr="00F1405B">
        <w:rPr>
          <w:noProof/>
        </w:rPr>
        <w:t xml:space="preserve">, 248-256. </w:t>
      </w:r>
      <w:hyperlink r:id="rId70" w:history="1">
        <w:r w:rsidRPr="00F1405B">
          <w:rPr>
            <w:rStyle w:val="ac"/>
            <w:noProof/>
          </w:rPr>
          <w:t>https://doi.org/10.1016/j.cortex.2017.08.006</w:t>
        </w:r>
      </w:hyperlink>
      <w:r w:rsidRPr="00F1405B">
        <w:rPr>
          <w:noProof/>
        </w:rPr>
        <w:t xml:space="preserve"> </w:t>
      </w:r>
    </w:p>
    <w:p w14:paraId="78187538" w14:textId="77777777" w:rsidR="00F1405B" w:rsidRPr="00F1405B" w:rsidRDefault="00F1405B" w:rsidP="00F1405B">
      <w:pPr>
        <w:pStyle w:val="EndNoteBibliography"/>
        <w:rPr>
          <w:noProof/>
        </w:rPr>
      </w:pPr>
    </w:p>
    <w:p w14:paraId="62BEB625" w14:textId="791DB27D" w:rsidR="00F1405B" w:rsidRPr="00F1405B" w:rsidRDefault="00F1405B" w:rsidP="00F1405B">
      <w:pPr>
        <w:pStyle w:val="EndNoteBibliography"/>
        <w:ind w:left="720" w:hanging="720"/>
        <w:rPr>
          <w:noProof/>
        </w:rPr>
      </w:pPr>
      <w:r w:rsidRPr="00F1405B">
        <w:rPr>
          <w:noProof/>
        </w:rPr>
        <w:t xml:space="preserve">Svensson, S.L., et al. (2022). More or less of me and you: self-relevance augments the effects of item probability on stimulus prioritization. </w:t>
      </w:r>
      <w:r w:rsidRPr="00F1405B">
        <w:rPr>
          <w:i/>
          <w:noProof/>
        </w:rPr>
        <w:t>Psychological Research, 86</w:t>
      </w:r>
      <w:r w:rsidRPr="00F1405B">
        <w:rPr>
          <w:noProof/>
        </w:rPr>
        <w:t xml:space="preserve">(4), 1145-1164. </w:t>
      </w:r>
      <w:hyperlink r:id="rId71" w:history="1">
        <w:r w:rsidRPr="00F1405B">
          <w:rPr>
            <w:rStyle w:val="ac"/>
            <w:noProof/>
          </w:rPr>
          <w:t>https://doi.org/10.1007/s00426-021-01562-x</w:t>
        </w:r>
      </w:hyperlink>
      <w:r w:rsidRPr="00F1405B">
        <w:rPr>
          <w:noProof/>
        </w:rPr>
        <w:t xml:space="preserve"> </w:t>
      </w:r>
    </w:p>
    <w:p w14:paraId="4E62BED7" w14:textId="77777777" w:rsidR="00F1405B" w:rsidRPr="00F1405B" w:rsidRDefault="00F1405B" w:rsidP="00F1405B">
      <w:pPr>
        <w:pStyle w:val="EndNoteBibliography"/>
        <w:rPr>
          <w:noProof/>
        </w:rPr>
      </w:pPr>
    </w:p>
    <w:p w14:paraId="5DC3FD84" w14:textId="21521939" w:rsidR="00F1405B" w:rsidRPr="00F1405B" w:rsidRDefault="00F1405B" w:rsidP="00F1405B">
      <w:pPr>
        <w:pStyle w:val="EndNoteBibliography"/>
        <w:ind w:left="720" w:hanging="720"/>
        <w:rPr>
          <w:noProof/>
        </w:rPr>
      </w:pPr>
      <w:r w:rsidRPr="00F1405B">
        <w:rPr>
          <w:noProof/>
        </w:rPr>
        <w:t xml:space="preserve">Symons, C.S., &amp; Johnson, B.T. (1997, May). The self-reference effect in memory: a meta-analysis. </w:t>
      </w:r>
      <w:r w:rsidRPr="00F1405B">
        <w:rPr>
          <w:i/>
          <w:noProof/>
        </w:rPr>
        <w:t>Psychological Bulletin, 121</w:t>
      </w:r>
      <w:r w:rsidRPr="00F1405B">
        <w:rPr>
          <w:noProof/>
        </w:rPr>
        <w:t xml:space="preserve">(3), 371-394. </w:t>
      </w:r>
      <w:hyperlink r:id="rId72" w:history="1">
        <w:r w:rsidRPr="00F1405B">
          <w:rPr>
            <w:rStyle w:val="ac"/>
            <w:noProof/>
          </w:rPr>
          <w:t>https://doi.org/10.1037/0033-2909.121.3.371</w:t>
        </w:r>
      </w:hyperlink>
      <w:r w:rsidRPr="00F1405B">
        <w:rPr>
          <w:noProof/>
        </w:rPr>
        <w:t xml:space="preserve"> </w:t>
      </w:r>
    </w:p>
    <w:p w14:paraId="65C96F0C" w14:textId="77777777" w:rsidR="00F1405B" w:rsidRPr="00F1405B" w:rsidRDefault="00F1405B" w:rsidP="00F1405B">
      <w:pPr>
        <w:pStyle w:val="EndNoteBibliography"/>
        <w:rPr>
          <w:noProof/>
        </w:rPr>
      </w:pPr>
    </w:p>
    <w:p w14:paraId="6F28EF94" w14:textId="6C23406E" w:rsidR="00F1405B" w:rsidRPr="00F1405B" w:rsidRDefault="00F1405B" w:rsidP="00F1405B">
      <w:pPr>
        <w:pStyle w:val="EndNoteBibliography"/>
        <w:ind w:left="720" w:hanging="720"/>
        <w:rPr>
          <w:noProof/>
        </w:rPr>
      </w:pPr>
      <w:r w:rsidRPr="00F1405B">
        <w:rPr>
          <w:noProof/>
        </w:rPr>
        <w:t xml:space="preserve">Turk, D.J., et al. (2002). Mike or me? Self-recognition in a split-brain patient. </w:t>
      </w:r>
      <w:r w:rsidRPr="00F1405B">
        <w:rPr>
          <w:i/>
          <w:noProof/>
        </w:rPr>
        <w:t>Nature neuroscience, 5</w:t>
      </w:r>
      <w:r w:rsidRPr="00F1405B">
        <w:rPr>
          <w:noProof/>
        </w:rPr>
        <w:t xml:space="preserve">(9), 841-842. </w:t>
      </w:r>
      <w:hyperlink r:id="rId73" w:history="1">
        <w:r w:rsidRPr="00F1405B">
          <w:rPr>
            <w:rStyle w:val="ac"/>
            <w:noProof/>
          </w:rPr>
          <w:t>https://doi.org/10.1038/nn907</w:t>
        </w:r>
      </w:hyperlink>
      <w:r w:rsidRPr="00F1405B">
        <w:rPr>
          <w:noProof/>
        </w:rPr>
        <w:t xml:space="preserve"> </w:t>
      </w:r>
    </w:p>
    <w:p w14:paraId="00F313C6" w14:textId="77777777" w:rsidR="00F1405B" w:rsidRPr="00F1405B" w:rsidRDefault="00F1405B" w:rsidP="00F1405B">
      <w:pPr>
        <w:pStyle w:val="EndNoteBibliography"/>
        <w:rPr>
          <w:noProof/>
        </w:rPr>
      </w:pPr>
    </w:p>
    <w:p w14:paraId="7D228D51" w14:textId="317A6CB7" w:rsidR="00F1405B" w:rsidRPr="00F1405B" w:rsidRDefault="00F1405B" w:rsidP="00F1405B">
      <w:pPr>
        <w:pStyle w:val="EndNoteBibliography"/>
        <w:ind w:left="720" w:hanging="720"/>
        <w:rPr>
          <w:noProof/>
        </w:rPr>
      </w:pPr>
      <w:r w:rsidRPr="00F1405B">
        <w:rPr>
          <w:noProof/>
        </w:rPr>
        <w:t xml:space="preserve">Woźniak, M., et al. (2018). Prioritization of arbitrary faces associated to self: An EEG study. </w:t>
      </w:r>
      <w:r w:rsidRPr="00F1405B">
        <w:rPr>
          <w:i/>
          <w:noProof/>
        </w:rPr>
        <w:t>PloS one, 13</w:t>
      </w:r>
      <w:r w:rsidRPr="00F1405B">
        <w:rPr>
          <w:noProof/>
        </w:rPr>
        <w:t xml:space="preserve">(1), e0190679. </w:t>
      </w:r>
      <w:hyperlink r:id="rId74" w:history="1">
        <w:r w:rsidRPr="00F1405B">
          <w:rPr>
            <w:rStyle w:val="ac"/>
            <w:noProof/>
          </w:rPr>
          <w:t>https://doi.org/10.1371/journal.pone.0190679</w:t>
        </w:r>
      </w:hyperlink>
      <w:r w:rsidRPr="00F1405B">
        <w:rPr>
          <w:noProof/>
        </w:rPr>
        <w:t xml:space="preserve"> </w:t>
      </w:r>
    </w:p>
    <w:p w14:paraId="23B0EE57" w14:textId="77777777" w:rsidR="00F1405B" w:rsidRPr="00F1405B" w:rsidRDefault="00F1405B" w:rsidP="00F1405B">
      <w:pPr>
        <w:pStyle w:val="EndNoteBibliography"/>
        <w:rPr>
          <w:noProof/>
        </w:rPr>
      </w:pPr>
    </w:p>
    <w:p w14:paraId="7EE7497A" w14:textId="6075975F" w:rsidR="00F1405B" w:rsidRPr="00F1405B" w:rsidRDefault="00F1405B" w:rsidP="00F1405B">
      <w:pPr>
        <w:pStyle w:val="EndNoteBibliography"/>
        <w:ind w:left="720" w:hanging="720"/>
        <w:rPr>
          <w:noProof/>
        </w:rPr>
      </w:pPr>
      <w:r w:rsidRPr="00F1405B">
        <w:rPr>
          <w:noProof/>
        </w:rPr>
        <w:t xml:space="preserve">Xu, Y., et al. (2021). Romantic feedbacks influence self-relevant processing: the moderating effects of sex difference and facial attractiveness. </w:t>
      </w:r>
      <w:r w:rsidRPr="00F1405B">
        <w:rPr>
          <w:i/>
          <w:noProof/>
        </w:rPr>
        <w:t>Current Psychology</w:t>
      </w:r>
      <w:r w:rsidRPr="00F1405B">
        <w:rPr>
          <w:noProof/>
        </w:rPr>
        <w:t xml:space="preserve">, 1-13. </w:t>
      </w:r>
      <w:hyperlink r:id="rId75" w:history="1">
        <w:r w:rsidRPr="00F1405B">
          <w:rPr>
            <w:rStyle w:val="ac"/>
            <w:noProof/>
          </w:rPr>
          <w:t>https://doi.org/10.1007/s12144-021-02114-7</w:t>
        </w:r>
      </w:hyperlink>
      <w:r w:rsidRPr="00F1405B">
        <w:rPr>
          <w:noProof/>
        </w:rPr>
        <w:t xml:space="preserve"> </w:t>
      </w:r>
    </w:p>
    <w:p w14:paraId="73E813CD" w14:textId="77777777" w:rsidR="00F1405B" w:rsidRPr="00F1405B" w:rsidRDefault="00F1405B" w:rsidP="00F1405B">
      <w:pPr>
        <w:pStyle w:val="EndNoteBibliography"/>
        <w:rPr>
          <w:noProof/>
        </w:rPr>
      </w:pPr>
    </w:p>
    <w:p w14:paraId="28814E50" w14:textId="77777777" w:rsidR="00F1405B" w:rsidRPr="00F1405B" w:rsidRDefault="00F1405B" w:rsidP="00F1405B">
      <w:pPr>
        <w:pStyle w:val="EndNoteBibliography"/>
        <w:ind w:left="720" w:hanging="720"/>
        <w:rPr>
          <w:noProof/>
        </w:rPr>
      </w:pPr>
      <w:r w:rsidRPr="00F1405B">
        <w:rPr>
          <w:noProof/>
        </w:rPr>
        <w:lastRenderedPageBreak/>
        <w:t xml:space="preserve">Zhang, H., &amp; Alais, D. (2020). Individual difference in serial dependence results from opposite influences of perceptual choices and motor responses. </w:t>
      </w:r>
      <w:r w:rsidRPr="00F1405B">
        <w:rPr>
          <w:i/>
          <w:noProof/>
        </w:rPr>
        <w:t>Journal of Vision, 20</w:t>
      </w:r>
      <w:r w:rsidRPr="00F1405B">
        <w:rPr>
          <w:noProof/>
        </w:rPr>
        <w:t xml:space="preserve">(8), 2-2. </w:t>
      </w:r>
    </w:p>
    <w:p w14:paraId="169D080B" w14:textId="77777777" w:rsidR="00F1405B" w:rsidRPr="00F1405B" w:rsidRDefault="00F1405B" w:rsidP="00F1405B">
      <w:pPr>
        <w:pStyle w:val="EndNoteBibliography"/>
        <w:rPr>
          <w:noProof/>
        </w:rPr>
      </w:pPr>
    </w:p>
    <w:p w14:paraId="7D36D31B" w14:textId="5931CC0D" w:rsidR="00F1405B" w:rsidRPr="00F1405B" w:rsidRDefault="00F1405B" w:rsidP="00F1405B">
      <w:pPr>
        <w:pStyle w:val="EndNoteBibliography"/>
        <w:ind w:left="720" w:hanging="720"/>
        <w:rPr>
          <w:noProof/>
        </w:rPr>
      </w:pPr>
      <w:r w:rsidRPr="00F1405B">
        <w:rPr>
          <w:noProof/>
        </w:rPr>
        <w:t xml:space="preserve">Zhou, A., et al. (2019). Self-referential processing can modulate visual spatial attention deficits in children with dyslexia. </w:t>
      </w:r>
      <w:r w:rsidRPr="00F1405B">
        <w:rPr>
          <w:i/>
          <w:noProof/>
        </w:rPr>
        <w:t>Frontiers in Psychology, 10</w:t>
      </w:r>
      <w:r w:rsidRPr="00F1405B">
        <w:rPr>
          <w:noProof/>
        </w:rPr>
        <w:t xml:space="preserve">, 2270. </w:t>
      </w:r>
      <w:hyperlink r:id="rId76" w:history="1">
        <w:r w:rsidRPr="00F1405B">
          <w:rPr>
            <w:rStyle w:val="ac"/>
            <w:noProof/>
          </w:rPr>
          <w:t>https://doi.org/10.3389/fpsyg.2019.02270</w:t>
        </w:r>
      </w:hyperlink>
      <w:r w:rsidRPr="00F1405B">
        <w:rPr>
          <w:noProof/>
        </w:rPr>
        <w:t xml:space="preserve"> </w:t>
      </w:r>
    </w:p>
    <w:p w14:paraId="2DB6F8FA" w14:textId="77777777" w:rsidR="00F1405B" w:rsidRPr="00F1405B" w:rsidRDefault="00F1405B" w:rsidP="00F1405B">
      <w:pPr>
        <w:pStyle w:val="EndNoteBibliography"/>
        <w:rPr>
          <w:noProof/>
        </w:rPr>
      </w:pPr>
    </w:p>
    <w:p w14:paraId="60CD5148" w14:textId="2D283D81" w:rsidR="00F1405B" w:rsidRPr="00F1405B" w:rsidRDefault="00F1405B" w:rsidP="00F1405B">
      <w:pPr>
        <w:pStyle w:val="EndNoteBibliography"/>
        <w:ind w:left="720" w:hanging="720"/>
        <w:rPr>
          <w:noProof/>
        </w:rPr>
      </w:pPr>
      <w:r w:rsidRPr="00F1405B">
        <w:rPr>
          <w:noProof/>
        </w:rPr>
        <w:t xml:space="preserve">Zorowitz, S., &amp; Niv, Y. (2023). Improving the reliability of cognitive task measures: A narrative review. </w:t>
      </w:r>
      <w:r w:rsidRPr="00F1405B">
        <w:rPr>
          <w:i/>
          <w:noProof/>
        </w:rPr>
        <w:t>Biological Psychiatry: Cognitive Neuroscience and Neuroimaging</w:t>
      </w:r>
      <w:r w:rsidRPr="00F1405B">
        <w:rPr>
          <w:noProof/>
        </w:rPr>
        <w:t xml:space="preserve">. </w:t>
      </w:r>
      <w:hyperlink r:id="rId77" w:history="1">
        <w:r w:rsidRPr="00F1405B">
          <w:rPr>
            <w:rStyle w:val="ac"/>
            <w:noProof/>
          </w:rPr>
          <w:t>https://doi.org/10.1016/j.bpsc.2023.02.004</w:t>
        </w:r>
      </w:hyperlink>
      <w:r w:rsidRPr="00F1405B">
        <w:rPr>
          <w:noProof/>
        </w:rPr>
        <w:t xml:space="preserve"> </w:t>
      </w:r>
    </w:p>
    <w:p w14:paraId="7E07A9BF" w14:textId="77777777" w:rsidR="00F1405B" w:rsidRPr="00F1405B" w:rsidRDefault="00F1405B" w:rsidP="00F1405B">
      <w:pPr>
        <w:pStyle w:val="EndNoteBibliography"/>
        <w:rPr>
          <w:noProof/>
        </w:rPr>
      </w:pPr>
    </w:p>
    <w:p w14:paraId="55268D77" w14:textId="3FB42BF8"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E2803" w14:textId="77777777" w:rsidR="00AD6512" w:rsidRDefault="00AD6512" w:rsidP="009E4B8F">
      <w:r>
        <w:separator/>
      </w:r>
    </w:p>
  </w:endnote>
  <w:endnote w:type="continuationSeparator" w:id="0">
    <w:p w14:paraId="32D56A68" w14:textId="77777777" w:rsidR="00AD6512" w:rsidRDefault="00AD6512"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42454" w14:textId="77777777" w:rsidR="00AD6512" w:rsidRDefault="00AD6512" w:rsidP="009E4B8F">
      <w:r>
        <w:separator/>
      </w:r>
    </w:p>
  </w:footnote>
  <w:footnote w:type="continuationSeparator" w:id="0">
    <w:p w14:paraId="1E6813BA" w14:textId="77777777" w:rsidR="00AD6512" w:rsidRDefault="00AD6512" w:rsidP="009E4B8F">
      <w:r>
        <w:continuationSeparator/>
      </w:r>
    </w:p>
  </w:footnote>
  <w:footnote w:id="1">
    <w:p w14:paraId="6172ADFA" w14:textId="652CE624" w:rsidR="00816F72" w:rsidRPr="00816F72" w:rsidRDefault="00816F72">
      <w:pPr>
        <w:pStyle w:val="af9"/>
        <w:rPr>
          <w:rFonts w:eastAsiaTheme="minorEastAsia"/>
        </w:rPr>
      </w:pPr>
      <w:r>
        <w:rPr>
          <w:rStyle w:val="afb"/>
        </w:rPr>
        <w:footnoteRef/>
      </w:r>
      <w:r>
        <w:t xml:space="preserve"> </w:t>
      </w:r>
      <w:r w:rsidRPr="00816F72">
        <w:t>We may use the latest R version after preregistration and update the R version and packages on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100&lt;/item&gt;&lt;item&gt;101&lt;/item&gt;&lt;item&gt;102&lt;/item&gt;&lt;item&gt;103&lt;/item&gt;&lt;item&gt;105&lt;/item&gt;&lt;item&gt;106&lt;/item&gt;&lt;item&gt;108&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59A0"/>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487"/>
    <w:rsid w:val="00626F77"/>
    <w:rsid w:val="0063143D"/>
    <w:rsid w:val="006320C3"/>
    <w:rsid w:val="0064118D"/>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4D4B"/>
    <w:rsid w:val="007370B2"/>
    <w:rsid w:val="00737B46"/>
    <w:rsid w:val="00741641"/>
    <w:rsid w:val="00741EBF"/>
    <w:rsid w:val="00765793"/>
    <w:rsid w:val="007660BD"/>
    <w:rsid w:val="00767D38"/>
    <w:rsid w:val="00773F55"/>
    <w:rsid w:val="00785300"/>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1816"/>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B2315"/>
    <w:rsid w:val="00CB44B5"/>
    <w:rsid w:val="00CE05DC"/>
    <w:rsid w:val="00CE1E54"/>
    <w:rsid w:val="00CE403B"/>
    <w:rsid w:val="00CE7099"/>
    <w:rsid w:val="00CF3EB6"/>
    <w:rsid w:val="00CF7456"/>
    <w:rsid w:val="00D0006C"/>
    <w:rsid w:val="00D03437"/>
    <w:rsid w:val="00D068A5"/>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1405B"/>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17470218.2016.1276609" TargetMode="External"/><Relationship Id="rId21" Type="http://schemas.openxmlformats.org/officeDocument/2006/relationships/hyperlink" Target="https://doi.org/10.1037/xhp0000691" TargetMode="External"/><Relationship Id="rId42" Type="http://schemas.openxmlformats.org/officeDocument/2006/relationships/hyperlink" Target="https://doi.org/10.1037/xlm0000179" TargetMode="External"/><Relationship Id="rId47" Type="http://schemas.openxmlformats.org/officeDocument/2006/relationships/hyperlink" Target="https://doi.org/10.1002/hbm.25129" TargetMode="External"/><Relationship Id="rId63" Type="http://schemas.openxmlformats.org/officeDocument/2006/relationships/hyperlink" Target="https://doi.org/10.1037//0022-3514.35.9.677" TargetMode="External"/><Relationship Id="rId68" Type="http://schemas.openxmlformats.org/officeDocument/2006/relationships/hyperlink" Target="https://doi.org/10.1037/a0029792" TargetMode="External"/><Relationship Id="rId16" Type="http://schemas.openxmlformats.org/officeDocument/2006/relationships/hyperlink" Target="https://doi.org/10.1016/j.actpsy.2021.103297" TargetMode="External"/><Relationship Id="rId11" Type="http://schemas.openxmlformats.org/officeDocument/2006/relationships/footer" Target="footer2.xml"/><Relationship Id="rId24" Type="http://schemas.openxmlformats.org/officeDocument/2006/relationships/hyperlink" Target="https://doi.org/10.1002/acp.2350090102" TargetMode="External"/><Relationship Id="rId32" Type="http://schemas.openxmlformats.org/officeDocument/2006/relationships/hyperlink" Target="https://doi.org/10.1016/j.psyneuen.2020.104804" TargetMode="External"/><Relationship Id="rId37" Type="http://schemas.openxmlformats.org/officeDocument/2006/relationships/hyperlink" Target="https://doi.org/10.1016/j.actpsy.2021.103350" TargetMode="External"/><Relationship Id="rId40" Type="http://schemas.openxmlformats.org/officeDocument/2006/relationships/hyperlink" Target="https://doi.org/10.1068/p7526" TargetMode="External"/><Relationship Id="rId45" Type="http://schemas.openxmlformats.org/officeDocument/2006/relationships/hyperlink" Target="https://doi.org/10.1016/S1364-6613" TargetMode="External"/><Relationship Id="rId53" Type="http://schemas.openxmlformats.org/officeDocument/2006/relationships/hyperlink" Target="https://doi.org/10.3389/fnins.2020.00683" TargetMode="External"/><Relationship Id="rId58" Type="http://schemas.openxmlformats.org/officeDocument/2006/relationships/hyperlink" Target="https://doi.org/10.1111/bjop.12479" TargetMode="External"/><Relationship Id="rId66" Type="http://schemas.openxmlformats.org/officeDocument/2006/relationships/hyperlink" Target="https://doi.org/10.1016/j.jrp.2008.08.001" TargetMode="External"/><Relationship Id="rId74" Type="http://schemas.openxmlformats.org/officeDocument/2006/relationships/hyperlink" Target="https://doi.org/10.1371/journal.pone.0190679" TargetMode="External"/><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R-project.org/" TargetMode="External"/><Relationship Id="rId19" Type="http://schemas.openxmlformats.org/officeDocument/2006/relationships/hyperlink" Target="https://psycnet.apa.org/record/1982-00095-001" TargetMode="External"/><Relationship Id="rId14" Type="http://schemas.openxmlformats.org/officeDocument/2006/relationships/image" Target="media/image4.png"/><Relationship Id="rId22" Type="http://schemas.openxmlformats.org/officeDocument/2006/relationships/hyperlink" Target="https://doi.org/10.1016/j.actpsy.2020.103167" TargetMode="External"/><Relationship Id="rId27" Type="http://schemas.openxmlformats.org/officeDocument/2006/relationships/hyperlink" Target="https://doi.org/10.1016/j.concog.2007.04.003" TargetMode="External"/><Relationship Id="rId30" Type="http://schemas.openxmlformats.org/officeDocument/2006/relationships/hyperlink" Target="https://doi.org/10.1038/s41598-020-76001-9" TargetMode="External"/><Relationship Id="rId35" Type="http://schemas.openxmlformats.org/officeDocument/2006/relationships/hyperlink" Target="https://doi.org/10.1016/j.concog.2019.102848" TargetMode="External"/><Relationship Id="rId43" Type="http://schemas.openxmlformats.org/officeDocument/2006/relationships/hyperlink" Target="https://doi.org/10.3389/fpsyg.2019.01469" TargetMode="External"/><Relationship Id="rId48" Type="http://schemas.openxmlformats.org/officeDocument/2006/relationships/hyperlink" Target="https://doi.org/10.1016/j.jcm.2016.02.012" TargetMode="External"/><Relationship Id="rId56" Type="http://schemas.openxmlformats.org/officeDocument/2006/relationships/hyperlink" Target="https://doi.org/10.1002/aur.2200" TargetMode="External"/><Relationship Id="rId64" Type="http://schemas.openxmlformats.org/officeDocument/2006/relationships/hyperlink" Target="https://doi.org/10.1080/20445911.2019.1686393" TargetMode="External"/><Relationship Id="rId69" Type="http://schemas.openxmlformats.org/officeDocument/2006/relationships/hyperlink" Target="https://doi.org/10.1016/j.neuropsychologia.2013.07.025" TargetMode="External"/><Relationship Id="rId77" Type="http://schemas.openxmlformats.org/officeDocument/2006/relationships/hyperlink" Target="https://doi.org/10.1016/j.bpsc.2023.02.004" TargetMode="External"/><Relationship Id="rId8" Type="http://schemas.openxmlformats.org/officeDocument/2006/relationships/hyperlink" Target="mailto:hu.chuan-peng@nnu.edu.cn" TargetMode="External"/><Relationship Id="rId51" Type="http://schemas.openxmlformats.org/officeDocument/2006/relationships/hyperlink" Target="https://doi.org/10.1111/cdev.13352" TargetMode="External"/><Relationship Id="rId72" Type="http://schemas.openxmlformats.org/officeDocument/2006/relationships/hyperlink" Target="https://doi.org/10.1037/0033-2909.121.3.371"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1186/s41235-019-0186-z" TargetMode="External"/><Relationship Id="rId25" Type="http://schemas.openxmlformats.org/officeDocument/2006/relationships/hyperlink" Target="https://doi.org/10.1037/0096-3445.104.3.268" TargetMode="External"/><Relationship Id="rId33" Type="http://schemas.openxmlformats.org/officeDocument/2006/relationships/hyperlink" Target="https://doi.org/10.1007/978-1-4612-4380-9_6" TargetMode="External"/><Relationship Id="rId38" Type="http://schemas.openxmlformats.org/officeDocument/2006/relationships/hyperlink" Target="https://doi.org/10.1525/collabra.301" TargetMode="External"/><Relationship Id="rId46" Type="http://schemas.openxmlformats.org/officeDocument/2006/relationships/hyperlink" Target="https://doi.org/10.1016/S0926-6410(00)00036-7" TargetMode="External"/><Relationship Id="rId59" Type="http://schemas.openxmlformats.org/officeDocument/2006/relationships/hyperlink" Target="https://doi.org/10.3758/s13423-021-01948-3" TargetMode="External"/><Relationship Id="rId67" Type="http://schemas.openxmlformats.org/officeDocument/2006/relationships/hyperlink" Target="https://doi.org/10.1037/xhp0000742" TargetMode="External"/><Relationship Id="rId20" Type="http://schemas.openxmlformats.org/officeDocument/2006/relationships/hyperlink" Target="https://doi.org/10.1080/02699931.2020.1839383" TargetMode="External"/><Relationship Id="rId41" Type="http://schemas.openxmlformats.org/officeDocument/2006/relationships/hyperlink" Target="https://doi.org/10.1080/20445911.2014.996156" TargetMode="External"/><Relationship Id="rId54" Type="http://schemas.openxmlformats.org/officeDocument/2006/relationships/hyperlink" Target="https://doi.org/10.1080/17470215908416289" TargetMode="External"/><Relationship Id="rId62" Type="http://schemas.openxmlformats.org/officeDocument/2006/relationships/hyperlink" Target="https://CRAN.R-project.org/package=psych" TargetMode="External"/><Relationship Id="rId70" Type="http://schemas.openxmlformats.org/officeDocument/2006/relationships/hyperlink" Target="https://doi.org/10.1016/j.cortex.2017.08.006" TargetMode="External"/><Relationship Id="rId75" Type="http://schemas.openxmlformats.org/officeDocument/2006/relationships/hyperlink" Target="https://doi.org/10.1007/s12144-021-02114-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zv628" TargetMode="External"/><Relationship Id="rId23" Type="http://schemas.openxmlformats.org/officeDocument/2006/relationships/hyperlink" Target="https://doi.org/10.3758/s13421-019-00924-6" TargetMode="External"/><Relationship Id="rId28" Type="http://schemas.openxmlformats.org/officeDocument/2006/relationships/hyperlink" Target="https://doi.org/10.1016/j.actpsy.2018.08.009" TargetMode="External"/><Relationship Id="rId36" Type="http://schemas.openxmlformats.org/officeDocument/2006/relationships/hyperlink" Target="https://doi.org/10.3758/s13421-017-0722-3" TargetMode="External"/><Relationship Id="rId49" Type="http://schemas.openxmlformats.org/officeDocument/2006/relationships/hyperlink" Target="https://doi.org/10.2307/2531695" TargetMode="External"/><Relationship Id="rId57" Type="http://schemas.openxmlformats.org/officeDocument/2006/relationships/hyperlink" Target="https://doi.org/10.1177/2515245919879695" TargetMode="External"/><Relationship Id="rId10" Type="http://schemas.openxmlformats.org/officeDocument/2006/relationships/footer" Target="footer1.xml"/><Relationship Id="rId31" Type="http://schemas.openxmlformats.org/officeDocument/2006/relationships/hyperlink" Target="https://doi.org/10.1016/j.neuroimage.2018.08.018" TargetMode="External"/><Relationship Id="rId44" Type="http://schemas.openxmlformats.org/officeDocument/2006/relationships/hyperlink" Target="https://doi.org/10.31234/osf.io/ta59r" TargetMode="External"/><Relationship Id="rId52" Type="http://schemas.openxmlformats.org/officeDocument/2006/relationships/hyperlink" Target="https://doi.org/10.1177/1745691612460688" TargetMode="External"/><Relationship Id="rId60" Type="http://schemas.openxmlformats.org/officeDocument/2006/relationships/hyperlink" Target="https://doi.org/10.1177/1747021819892158" TargetMode="External"/><Relationship Id="rId65" Type="http://schemas.openxmlformats.org/officeDocument/2006/relationships/hyperlink" Target="https://doi.org/10.1037//0096-1523.23.2.504" TargetMode="External"/><Relationship Id="rId73" Type="http://schemas.openxmlformats.org/officeDocument/2006/relationships/hyperlink" Target="https://doi.org/10.1038/nn907" TargetMode="External"/><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doi.org/10.1121/1.1907229" TargetMode="External"/><Relationship Id="rId39" Type="http://schemas.openxmlformats.org/officeDocument/2006/relationships/hyperlink" Target="https://doi.org/10.57760/sciencedb.08117" TargetMode="External"/><Relationship Id="rId34" Type="http://schemas.openxmlformats.org/officeDocument/2006/relationships/hyperlink" Target="https://doi.org/10.1111/bjdp.12219" TargetMode="External"/><Relationship Id="rId50" Type="http://schemas.openxmlformats.org/officeDocument/2006/relationships/hyperlink" Target="https://doi.org/10.1016/j.jad.2022.04.122" TargetMode="External"/><Relationship Id="rId55" Type="http://schemas.openxmlformats.org/officeDocument/2006/relationships/hyperlink" Target="https://doi.org/10.31234/osf.io/9dzm4" TargetMode="External"/><Relationship Id="rId76" Type="http://schemas.openxmlformats.org/officeDocument/2006/relationships/hyperlink" Target="https://doi.org/10.3389/fpsyg.2019.02270" TargetMode="External"/><Relationship Id="rId7" Type="http://schemas.openxmlformats.org/officeDocument/2006/relationships/endnotes" Target="endnotes.xml"/><Relationship Id="rId71" Type="http://schemas.openxmlformats.org/officeDocument/2006/relationships/hyperlink" Target="https://doi.org/10.1007/s00426-021-01562-x" TargetMode="External"/><Relationship Id="rId2" Type="http://schemas.openxmlformats.org/officeDocument/2006/relationships/numbering" Target="numbering.xml"/><Relationship Id="rId29" Type="http://schemas.openxmlformats.org/officeDocument/2006/relationships/hyperlink" Target="https://doi.org/10.1016/j.actpsy.2017.11.0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8</Pages>
  <Words>20816</Words>
  <Characters>118655</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5</cp:revision>
  <dcterms:created xsi:type="dcterms:W3CDTF">2023-07-01T06:37:00Z</dcterms:created>
  <dcterms:modified xsi:type="dcterms:W3CDTF">2023-07-01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